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0ED98"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7927D45B"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080A95E2" w14:textId="77777777" w:rsidR="006F718C" w:rsidRPr="00E500B7" w:rsidRDefault="006F718C" w:rsidP="007F471C"/>
    <w:p w14:paraId="1924A518" w14:textId="40367259" w:rsidR="006F718C" w:rsidRPr="00834205" w:rsidRDefault="006F718C" w:rsidP="007F471C">
      <w:pPr>
        <w:rPr>
          <w:vertAlign w:val="superscript"/>
          <w:lang w:val="de-DE"/>
        </w:rPr>
      </w:pPr>
      <w:r w:rsidRPr="00834205">
        <w:rPr>
          <w:lang w:val="de-DE"/>
        </w:rPr>
        <w:t>B. Weber</w:t>
      </w:r>
      <w:r w:rsidRPr="00834205">
        <w:rPr>
          <w:vertAlign w:val="superscript"/>
          <w:lang w:val="de-DE"/>
        </w:rPr>
        <w:t>1,2</w:t>
      </w:r>
      <w:r w:rsidRPr="00834205">
        <w:rPr>
          <w:lang w:val="de-DE"/>
        </w:rPr>
        <w:t xml:space="preserve">, </w:t>
      </w:r>
      <w:r w:rsidR="00B117B9">
        <w:rPr>
          <w:lang w:val="de-DE"/>
        </w:rPr>
        <w:t>A. Z. Enkavi</w:t>
      </w:r>
      <w:r w:rsidR="00B117B9" w:rsidRPr="00834205">
        <w:rPr>
          <w:vertAlign w:val="superscript"/>
          <w:lang w:val="de-DE"/>
        </w:rPr>
        <w:t>3</w:t>
      </w:r>
      <w:r w:rsidR="00B117B9">
        <w:rPr>
          <w:vertAlign w:val="superscript"/>
          <w:lang w:val="de-DE"/>
        </w:rPr>
        <w:t xml:space="preserve"> </w:t>
      </w:r>
      <w:ins w:id="0" w:author="Ayse Zeynep Enkavi" w:date="2014-04-09T14:41:00Z">
        <w:r w:rsidR="00B117B9">
          <w:rPr>
            <w:lang w:val="de-DE"/>
          </w:rPr>
          <w:t xml:space="preserve">, </w:t>
        </w:r>
      </w:ins>
      <w:r w:rsidRPr="00834205">
        <w:rPr>
          <w:lang w:val="de-DE"/>
        </w:rPr>
        <w:t>I. Zweyer</w:t>
      </w:r>
      <w:r w:rsidRPr="00834205">
        <w:rPr>
          <w:vertAlign w:val="superscript"/>
          <w:lang w:val="de-DE"/>
        </w:rPr>
        <w:t>1,2</w:t>
      </w:r>
      <w:r w:rsidRPr="00834205">
        <w:rPr>
          <w:lang w:val="de-DE"/>
        </w:rPr>
        <w:t>, J. Wagner</w:t>
      </w:r>
      <w:r w:rsidRPr="00834205">
        <w:rPr>
          <w:vertAlign w:val="superscript"/>
          <w:lang w:val="de-DE"/>
        </w:rPr>
        <w:t>1</w:t>
      </w:r>
      <w:r w:rsidRPr="00834205">
        <w:rPr>
          <w:lang w:val="de-DE"/>
        </w:rPr>
        <w:t xml:space="preserve">, </w:t>
      </w:r>
      <w:r w:rsidR="00FA1F76" w:rsidRPr="00834205">
        <w:rPr>
          <w:lang w:val="de-DE"/>
        </w:rPr>
        <w:t>C.E. Elger</w:t>
      </w:r>
      <w:r w:rsidR="00FA1F76" w:rsidRPr="00834205">
        <w:rPr>
          <w:vertAlign w:val="superscript"/>
          <w:lang w:val="de-DE"/>
        </w:rPr>
        <w:t>1,2</w:t>
      </w:r>
      <w:r w:rsidR="00FA1F76" w:rsidRPr="00834205">
        <w:rPr>
          <w:lang w:val="de-DE"/>
        </w:rPr>
        <w:t xml:space="preserve"> </w:t>
      </w:r>
      <w:r w:rsidR="003618F0">
        <w:rPr>
          <w:lang w:val="de-DE"/>
        </w:rPr>
        <w:t>,</w:t>
      </w:r>
      <w:r w:rsidRPr="00834205">
        <w:rPr>
          <w:lang w:val="de-DE"/>
        </w:rPr>
        <w:t>E. U. Weber</w:t>
      </w:r>
      <w:r w:rsidRPr="00834205">
        <w:rPr>
          <w:vertAlign w:val="superscript"/>
          <w:lang w:val="de-DE"/>
        </w:rPr>
        <w:t>3</w:t>
      </w:r>
      <w:r w:rsidRPr="00834205">
        <w:rPr>
          <w:lang w:val="de-DE"/>
        </w:rPr>
        <w:t>, E. J. Johnson</w:t>
      </w:r>
      <w:r w:rsidRPr="00834205">
        <w:rPr>
          <w:vertAlign w:val="superscript"/>
          <w:lang w:val="de-DE"/>
        </w:rPr>
        <w:t>3</w:t>
      </w:r>
      <w:r w:rsidRPr="00834205">
        <w:rPr>
          <w:lang w:val="de-DE"/>
        </w:rPr>
        <w:t>,</w:t>
      </w:r>
    </w:p>
    <w:p w14:paraId="2DDE40B8" w14:textId="77777777" w:rsidR="006F718C" w:rsidRPr="00834205" w:rsidRDefault="006F718C" w:rsidP="007F471C">
      <w:pPr>
        <w:rPr>
          <w:vertAlign w:val="superscript"/>
          <w:lang w:val="de-DE"/>
        </w:rPr>
      </w:pPr>
    </w:p>
    <w:p w14:paraId="426592C2"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4DBBF3FE" w14:textId="77777777" w:rsidR="006F718C" w:rsidRPr="00E500B7" w:rsidRDefault="006F718C" w:rsidP="007F471C"/>
    <w:p w14:paraId="3E8C371B" w14:textId="77777777" w:rsidR="006F718C" w:rsidRPr="00E500B7" w:rsidRDefault="006F718C" w:rsidP="007F471C">
      <w:r w:rsidRPr="00E500B7">
        <w:rPr>
          <w:vertAlign w:val="superscript"/>
        </w:rPr>
        <w:t>*</w:t>
      </w:r>
      <w:r w:rsidRPr="00E500B7">
        <w:t xml:space="preserve">Correspondence at: </w:t>
      </w:r>
      <w:r>
        <w:t>bernd.weber@ukb.uni-bonn.de</w:t>
      </w:r>
    </w:p>
    <w:p w14:paraId="242AECDD" w14:textId="77777777" w:rsidR="003F1C10" w:rsidRDefault="003F1C10" w:rsidP="007F471C"/>
    <w:p w14:paraId="1DCD9CE6" w14:textId="77777777" w:rsidR="006F718C" w:rsidRPr="003F1C10" w:rsidRDefault="003F1C10" w:rsidP="007F471C">
      <w:pPr>
        <w:pStyle w:val="Heading1"/>
      </w:pPr>
      <w:r w:rsidRPr="003F1C10">
        <w:t>Introduction</w:t>
      </w:r>
    </w:p>
    <w:p w14:paraId="7408E963" w14:textId="183736E5"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r w:rsidR="003C0892">
        <w:t>a</w:t>
      </w:r>
      <w:r w:rsidR="00A141E1">
        <w:t xml:space="preserve"> choice of snack food item</w:t>
      </w:r>
      <w:r w:rsidR="003C0892">
        <w:t xml:space="preserve">s at </w:t>
      </w:r>
      <w:r w:rsidR="00A141E1">
        <w:t xml:space="preserve">a vending machine, we </w:t>
      </w:r>
      <w:r>
        <w:t xml:space="preserve">examine </w:t>
      </w:r>
      <w:r w:rsidR="00A141E1">
        <w:t>the</w:t>
      </w:r>
      <w:r w:rsidR="003C0892">
        <w:t xml:space="preserve"> wrappers</w:t>
      </w:r>
      <w:r>
        <w:t xml:space="preserve"> of the candy bars</w:t>
      </w:r>
      <w:r w:rsidR="003C0892">
        <w:t>, p</w:t>
      </w:r>
      <w:r w:rsidR="00F97A3F">
        <w:t xml:space="preserve">rimarily as memory cues to retrieve </w:t>
      </w:r>
      <w:r w:rsidR="00A141E1">
        <w:t xml:space="preserve">past experiences </w:t>
      </w:r>
      <w:r>
        <w:t xml:space="preserve">with them as a way </w:t>
      </w:r>
      <w:r w:rsidR="00A141E1">
        <w:t>to construct an estimate of their reward value</w:t>
      </w:r>
      <w:r w:rsidR="00306BF4">
        <w:t>.</w:t>
      </w:r>
    </w:p>
    <w:p w14:paraId="14EE5FE5" w14:textId="7D53E69D" w:rsidR="00454BE1" w:rsidRPr="007F471C" w:rsidRDefault="00F97A3F" w:rsidP="007F471C">
      <w:r>
        <w:t xml:space="preserve">Economics, </w:t>
      </w:r>
      <w:r w:rsidR="00F9457A">
        <w:t>in contrast</w:t>
      </w:r>
      <w:r>
        <w:t>,</w:t>
      </w:r>
      <w:r w:rsidR="00D06C25" w:rsidRPr="007F471C">
        <w:t xml:space="preserve"> treat</w:t>
      </w:r>
      <w:r w:rsidR="00034EB2">
        <w:t>s</w:t>
      </w:r>
      <w:r w:rsidR="00D06C25" w:rsidRPr="007F471C">
        <w:t xml:space="preserve"> preferences as a primitive</w:t>
      </w:r>
      <w:r w:rsidR="006939FB" w:rsidRPr="007F471C">
        <w:t xml:space="preserve"> in its influential axiomatic models of </w:t>
      </w:r>
      <w:r w:rsidR="003C0892">
        <w:t xml:space="preserve">risky </w:t>
      </w:r>
      <w:r w:rsidR="006939FB" w:rsidRPr="007F471C">
        <w:t xml:space="preserve">choice </w:t>
      </w:r>
      <w:r w:rsidR="00C10D1C">
        <w:fldChar w:fldCharType="begin" w:fldLock="1"/>
      </w:r>
      <w:r w:rsidR="00B7515D">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ignored, with only a few exceptions </w:t>
      </w:r>
      <w:r w:rsidR="00DF49CB">
        <w:fldChar w:fldCharType="begin" w:fldLock="1"/>
      </w:r>
      <w:r w:rsidR="00B7515D">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Weber, Goldstein, &amp; Barlas, 1995)</w:t>
      </w:r>
      <w:r w:rsidR="00DF49CB">
        <w:fldChar w:fldCharType="end"/>
      </w:r>
      <w:r w:rsidR="00454BE1" w:rsidRPr="007F471C">
        <w:t xml:space="preserve">.  More recently, memory </w:t>
      </w:r>
      <w:r w:rsidR="00F9457A">
        <w:t>processes and constraints</w:t>
      </w:r>
      <w:r w:rsidR="00454BE1" w:rsidRPr="007F471C">
        <w:t xml:space="preserve"> have played a more prominent role in explanations of </w:t>
      </w:r>
      <w:r w:rsidR="00141EAB" w:rsidRPr="007F471C">
        <w:t>judgment and decision-making (</w:t>
      </w:r>
      <w:r w:rsidR="00454BE1" w:rsidRPr="007F471C">
        <w:t>JDM</w:t>
      </w:r>
      <w:r w:rsidR="00141EAB" w:rsidRPr="007F471C">
        <w:t>)</w:t>
      </w:r>
      <w:r w:rsidR="00454BE1" w:rsidRPr="007F471C">
        <w:t xml:space="preserve"> phenomena</w:t>
      </w:r>
      <w:r w:rsidR="00F9457A">
        <w:t>, in an</w:t>
      </w:r>
      <w:r w:rsidR="00454BE1" w:rsidRPr="007F471C">
        <w:t xml:space="preserve"> attempt to leverage what we know about memory to </w:t>
      </w:r>
      <w:r w:rsidR="00F9457A">
        <w:t xml:space="preserve">explain </w:t>
      </w:r>
      <w:r w:rsidR="00F9457A">
        <w:lastRenderedPageBreak/>
        <w:t>well-</w:t>
      </w:r>
      <w:r w:rsidR="00454BE1" w:rsidRPr="007F471C">
        <w:t xml:space="preserve">known decision phenomena </w:t>
      </w:r>
      <w:r w:rsidR="00CF313D">
        <w:fldChar w:fldCharType="begin" w:fldLock="1"/>
      </w:r>
      <w:r w:rsidR="00B7515D">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Weber &amp; Johnson, 2009)</w:t>
      </w:r>
      <w:r w:rsidR="00CF313D">
        <w:fldChar w:fldCharType="end"/>
      </w:r>
      <w:r w:rsidR="00454BE1" w:rsidRPr="007F471C">
        <w:t xml:space="preserve">.   </w:t>
      </w:r>
      <w:r w:rsidR="00DC28E9" w:rsidRPr="007F471C">
        <w:t xml:space="preserve"> </w:t>
      </w:r>
    </w:p>
    <w:p w14:paraId="35D1175B" w14:textId="308600D1" w:rsidR="002B33AA" w:rsidRDefault="00454BE1" w:rsidP="007F471C">
      <w:pPr>
        <w:pStyle w:val="BodyText"/>
      </w:pPr>
      <w:r>
        <w:t>Memory processes provide entry points for psychological models of judgment and choice</w:t>
      </w:r>
      <w:r w:rsidR="002B33AA">
        <w:t xml:space="preserve"> that have the potential to more accurately describe observed judgments and decisions.  Consideration of memory processes is a logical next step in field where previous incorporation </w:t>
      </w:r>
      <w:r w:rsidR="00CD7257">
        <w:t>of attentional</w:t>
      </w:r>
      <w:r>
        <w:t xml:space="preserve"> and perceptual processes </w:t>
      </w:r>
      <w:r w:rsidR="002B33AA">
        <w:t xml:space="preserve">has </w:t>
      </w:r>
      <w:r>
        <w:t xml:space="preserve">resulted in models such as prospect theory </w:t>
      </w:r>
      <w:r w:rsidR="00CF313D">
        <w:fldChar w:fldCharType="begin" w:fldLock="1"/>
      </w:r>
      <w:r w:rsidR="00B7515D">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r w:rsidR="00CF313D">
        <w:fldChar w:fldCharType="end"/>
      </w:r>
      <w:r w:rsidR="002B33AA">
        <w:t xml:space="preserve"> that have succeeded to account for response patterns considered anomalies by rational choice models such as expected utility theory</w:t>
      </w:r>
      <w:r w:rsidR="00CD7257">
        <w:t>.</w:t>
      </w:r>
    </w:p>
    <w:p w14:paraId="6F99EE56" w14:textId="3F7F397F" w:rsidR="001A70C8" w:rsidRDefault="00244984" w:rsidP="007F471C">
      <w:pPr>
        <w:pStyle w:val="BodyText"/>
      </w:pPr>
      <w:r>
        <w:t xml:space="preserve">If preferences are often constructed </w:t>
      </w:r>
      <w:r w:rsidR="00DF49CB">
        <w:fldChar w:fldCharType="begin" w:fldLock="1"/>
      </w:r>
      <w:r w:rsidR="00B7515D">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r w:rsidR="001A70C8">
        <w:t xml:space="preserve">Both memory encoding and retrieval processes influence judgment and choice in multiple ways </w:t>
      </w:r>
      <w:r w:rsidR="001A70C8">
        <w:fldChar w:fldCharType="begin" w:fldLock="1"/>
      </w:r>
      <w:r w:rsidR="00B7515D">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B7515D">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17E1A172" w14:textId="34A8380E" w:rsidR="00454BE1" w:rsidRDefault="00DC28E9" w:rsidP="007F471C">
      <w:pPr>
        <w:pStyle w:val="BodyText"/>
      </w:pPr>
      <w:r>
        <w:t xml:space="preserve">Parallel </w:t>
      </w:r>
      <w:r w:rsidR="001A70C8">
        <w:t xml:space="preserve">lines of investigation </w:t>
      </w:r>
      <w:r>
        <w:t xml:space="preserve">in </w:t>
      </w:r>
      <w:r w:rsidR="00C366E6">
        <w:t>n</w:t>
      </w:r>
      <w:r>
        <w:t>euroscience have focus</w:t>
      </w:r>
      <w:r w:rsidR="001A70C8">
        <w:t>ed</w:t>
      </w:r>
      <w:r>
        <w:t xml:space="preserve"> on the Prospective Memory network</w:t>
      </w:r>
      <w:r w:rsidR="00DF57C2">
        <w:t>. Here it has been shown that 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DF57C2">
        <w:t>influences intertemporal choices</w:t>
      </w:r>
      <w:r w:rsidR="00BC6BB4">
        <w:t>.</w:t>
      </w:r>
      <w:r w:rsidR="00DF57C2">
        <w:t xml:space="preserve"> </w:t>
      </w:r>
      <w:r w:rsidR="00BC6BB4">
        <w:t xml:space="preserve">Stronger activity in this prospective memory network, including the </w:t>
      </w:r>
      <w:r w:rsidR="001A70C8">
        <w:t>medial temporal lobe (</w:t>
      </w:r>
      <w:r w:rsidR="00BC6BB4">
        <w:t>MTL</w:t>
      </w:r>
      <w:r w:rsidR="001A70C8">
        <w:t>)</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B7515D">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proofErr w:type="spellStart"/>
      <w:r w:rsidR="00037F0B">
        <w:t>Wimmer</w:t>
      </w:r>
      <w:proofErr w:type="spellEnd"/>
      <w:r w:rsidR="00037F0B">
        <w:t xml:space="preserve"> and </w:t>
      </w:r>
      <w:proofErr w:type="spellStart"/>
      <w:r w:rsidR="00037F0B">
        <w:t>Shohamy</w:t>
      </w:r>
      <w:proofErr w:type="spellEnd"/>
      <w:r w:rsidR="00037F0B">
        <w:t xml:space="preserve"> </w:t>
      </w:r>
      <w:r w:rsidR="001A70C8">
        <w:t>(</w:t>
      </w:r>
      <w:r w:rsidR="00F97A3F">
        <w:t xml:space="preserve">2012) </w:t>
      </w:r>
      <w:r w:rsidR="00037F0B">
        <w:t xml:space="preserve">showed that the MTL is </w:t>
      </w:r>
      <w:r w:rsidR="00335724">
        <w:t xml:space="preserve">also </w:t>
      </w:r>
      <w:r w:rsidR="00037F0B">
        <w:t>i</w:t>
      </w:r>
      <w:r w:rsidR="001A70C8">
        <w:t xml:space="preserve">nvolved in the </w:t>
      </w:r>
      <w:r w:rsidR="00037F0B">
        <w:t xml:space="preserve">transfer </w:t>
      </w:r>
      <w:r w:rsidR="001A70C8">
        <w:t>of</w:t>
      </w:r>
      <w:r w:rsidR="00037F0B">
        <w:t xml:space="preserve"> value of rewarded stimuli by associative learning and how these memory mechanisms bias decisions</w:t>
      </w:r>
      <w:r w:rsidR="00F97A3F">
        <w:t xml:space="preserve">.  </w:t>
      </w:r>
      <w:r w:rsidR="00CE69A6">
        <w:t xml:space="preserve">A recent study </w:t>
      </w:r>
      <w:r w:rsidR="00BC6BB4">
        <w:t xml:space="preserve">highlighted </w:t>
      </w:r>
      <w:r w:rsidR="00CE69A6">
        <w:t xml:space="preserve">the </w:t>
      </w:r>
      <w:r w:rsidR="00CE69A6">
        <w:lastRenderedPageBreak/>
        <w:t xml:space="preserve">involvement of the </w:t>
      </w:r>
      <w:r w:rsidR="00BC6BB4">
        <w:t>MTL</w:t>
      </w:r>
      <w:r w:rsidR="00CE69A6">
        <w:t xml:space="preserve"> in preference</w:t>
      </w:r>
      <w:r w:rsidR="001A70C8">
        <w:t>-</w:t>
      </w:r>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14:paraId="45FB504E" w14:textId="2B8CBB2B" w:rsidR="003E09B5" w:rsidRDefault="00CD5447" w:rsidP="007F471C">
      <w:pPr>
        <w:pStyle w:val="BodyText"/>
      </w:pPr>
      <w:r>
        <w:t xml:space="preserve">One way </w:t>
      </w:r>
      <w:r w:rsidR="00DC28E9">
        <w:t xml:space="preserve">of demonstrating </w:t>
      </w:r>
      <w:r>
        <w:t xml:space="preserve">that memory </w:t>
      </w:r>
      <w:r w:rsidR="001A70C8">
        <w:t>representations of</w:t>
      </w:r>
      <w:r w:rsidR="00DC28E9">
        <w:t xml:space="preserve"> past</w:t>
      </w:r>
      <w:r>
        <w:t xml:space="preserve"> </w:t>
      </w:r>
      <w:r w:rsidR="001A70C8">
        <w:t xml:space="preserve">experience </w:t>
      </w:r>
      <w:r>
        <w:t xml:space="preserve">play a role in choice is to show that choice </w:t>
      </w:r>
      <w:r w:rsidR="001A70C8">
        <w:t xml:space="preserve">is </w:t>
      </w:r>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B7515D">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B7515D">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r w:rsidR="00FB01DC">
        <w:t xml:space="preserve">. </w:t>
      </w:r>
      <w:r>
        <w:t>Thus patients with hippocampal sclerosis may be expected to show impaired preference construction.</w:t>
      </w:r>
    </w:p>
    <w:p w14:paraId="55449B86" w14:textId="0ECD9974"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food </w:t>
      </w:r>
      <w:r w:rsidR="001B79B2">
        <w:t>products</w:t>
      </w:r>
      <w:r>
        <w:t xml:space="preserve">.  Our measure </w:t>
      </w:r>
      <w:r w:rsidR="00C017A4">
        <w:t xml:space="preserve">of choice quality </w:t>
      </w:r>
      <w:r>
        <w:t xml:space="preserve">is </w:t>
      </w:r>
      <w:r w:rsidR="00C017A4">
        <w:t>the</w:t>
      </w:r>
      <w:r w:rsidR="000E2D96">
        <w:t xml:space="preserve"> transitivity</w:t>
      </w:r>
      <w:r w:rsidR="00C017A4">
        <w:t xml:space="preserve"> of preference</w:t>
      </w:r>
      <w:r w:rsidR="000E2D96">
        <w:t xml:space="preserve">, </w:t>
      </w:r>
      <w:r w:rsidR="00C017A4">
        <w:t xml:space="preserve">i.e., </w:t>
      </w:r>
      <w:r w:rsidR="000E2D96">
        <w:t xml:space="preserve">whether or not </w:t>
      </w:r>
      <w:r w:rsidR="00C017A4">
        <w:t>preferences for different</w:t>
      </w:r>
      <w:r w:rsidR="000E2D96">
        <w:t xml:space="preserve"> options are consistent across choice</w:t>
      </w:r>
      <w:r w:rsidR="00C017A4">
        <w:t xml:space="preserve"> pairing</w:t>
      </w:r>
      <w:r w:rsidR="000E2D96">
        <w:t xml:space="preserve">s.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C </w:t>
      </w:r>
      <w:r w:rsidR="001749D3">
        <w:fldChar w:fldCharType="begin" w:fldLock="1"/>
      </w:r>
      <w:r w:rsidR="00B7515D">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B7515D">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proofErr w:type="gramStart"/>
      <w:r w:rsidR="00CD5447">
        <w:t>Transitivity of preferences is embraced by most individuals</w:t>
      </w:r>
      <w:proofErr w:type="gramEnd"/>
      <w:r w:rsidR="00CD5447">
        <w:t xml:space="preserve"> as a desirable </w:t>
      </w:r>
      <w:r w:rsidR="00274510">
        <w:t>property of a choice process</w:t>
      </w:r>
      <w:r w:rsidR="00C017A4">
        <w:t>.</w:t>
      </w:r>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B7515D">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40F3FB1" w14:textId="3EE87A89" w:rsidR="0062772B" w:rsidRDefault="00527F5C" w:rsidP="007F471C">
      <w:pPr>
        <w:pStyle w:val="BodyText"/>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r>
        <w:t xml:space="preserve">showed greater </w:t>
      </w:r>
      <w:r w:rsidR="0062772B">
        <w:t>frequency of intransitivities</w:t>
      </w:r>
      <w:r w:rsidR="00993D2D">
        <w:t xml:space="preserve"> for </w:t>
      </w:r>
      <w:r>
        <w:t xml:space="preserve">choices </w:t>
      </w:r>
      <w:r>
        <w:lastRenderedPageBreak/>
        <w:t xml:space="preserve">between </w:t>
      </w:r>
      <w:r w:rsidR="00993D2D">
        <w:t xml:space="preserve">gambles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B7515D">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t>we</w:t>
      </w:r>
      <w:r w:rsidR="00597354">
        <w:t xml:space="preserve">re uniquely affected.  </w:t>
      </w:r>
    </w:p>
    <w:p w14:paraId="180B453E" w14:textId="43C25C1A" w:rsidR="00597354" w:rsidRDefault="00527F5C" w:rsidP="007F471C">
      <w:pPr>
        <w:pStyle w:val="BodyText"/>
      </w:pPr>
      <w:r>
        <w:t>We adapt the paradigm but examine the effect of damage to the hippocampus, an area not know to be involve in the expression of value but, according to our hypothesis, involved in the generation of input to any value calculation. In particular, o</w:t>
      </w:r>
      <w:r w:rsidR="00597354">
        <w:t xml:space="preserve">ur task examines binary choices among pairs of 20 commonly available candy bars, a product </w:t>
      </w:r>
      <w:r>
        <w:t>we c</w:t>
      </w:r>
      <w:r w:rsidR="00597354">
        <w:t xml:space="preserve">ould </w:t>
      </w:r>
      <w:r>
        <w:t xml:space="preserve">expect to </w:t>
      </w:r>
      <w:r w:rsidR="00597354">
        <w:t xml:space="preserve">be 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14:paraId="036C0A22" w14:textId="77777777" w:rsidR="006F718C" w:rsidRPr="006F718C" w:rsidRDefault="006F718C" w:rsidP="007F471C">
      <w:pPr>
        <w:pStyle w:val="Heading1"/>
      </w:pPr>
      <w:r w:rsidRPr="006F718C">
        <w:t xml:space="preserve">Methods </w:t>
      </w:r>
    </w:p>
    <w:p w14:paraId="62CD6D14" w14:textId="08898FC6" w:rsidR="006F718C" w:rsidRDefault="006F718C" w:rsidP="007F471C">
      <w:r w:rsidRPr="006F718C">
        <w:t xml:space="preserve">Thirty-one patients with clinically diagnosed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proofErr w:type="gramStart"/>
      <w:r w:rsidR="00527F5C">
        <w:t xml:space="preserve">Two </w:t>
      </w:r>
      <w:r w:rsidRPr="006F718C">
        <w:t xml:space="preserve"> control</w:t>
      </w:r>
      <w:proofErr w:type="gramEnd"/>
      <w:r w:rsidRPr="006F718C">
        <w:t xml:space="preserve">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ins w:id="1" w:author="Ayse Zeynep Enkavi" w:date="2014-04-04T14:54:00Z">
        <w:r w:rsidR="00946650">
          <w:t xml:space="preserve"> (</w:t>
        </w:r>
      </w:ins>
      <w:ins w:id="2" w:author="Ayse Zeynep Enkavi" w:date="2014-04-04T14:55:00Z">
        <w:r w:rsidR="00946650">
          <w:t>IRB-</w:t>
        </w:r>
      </w:ins>
      <w:ins w:id="3" w:author="Ayse Zeynep Enkavi" w:date="2014-04-04T14:54:00Z">
        <w:r w:rsidR="00946650">
          <w:t>AAAB1301)</w:t>
        </w:r>
      </w:ins>
      <w:r>
        <w:t xml:space="preserve"> and all subjects gave their written informed consent.</w:t>
      </w:r>
      <w:r w:rsidR="00C067B5">
        <w:t xml:space="preserve"> The three groups did not differ with respect to age or gender (see Table </w:t>
      </w:r>
      <w:ins w:id="4" w:author="Ayse Zeynep Enkavi" w:date="2014-04-09T14:43:00Z">
        <w:r w:rsidR="00B117B9">
          <w:t>S1</w:t>
        </w:r>
      </w:ins>
      <w:r w:rsidR="00C067B5">
        <w:t xml:space="preserve"> for details).</w:t>
      </w:r>
    </w:p>
    <w:p w14:paraId="7DDE70FA" w14:textId="77777777" w:rsidR="006F718C" w:rsidRPr="006F718C" w:rsidRDefault="006F718C" w:rsidP="007F471C">
      <w:pPr>
        <w:pStyle w:val="Heading1"/>
      </w:pPr>
      <w:r w:rsidRPr="006F718C">
        <w:t>Behavioral experiment</w:t>
      </w:r>
    </w:p>
    <w:p w14:paraId="59A1296B" w14:textId="003E9CDB"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 xml:space="preserve">twenty, with each combination presented once, resulting in 190 choices. This procedure </w:t>
      </w:r>
      <w:r w:rsidR="00274510">
        <w:t xml:space="preserve">was similar to that </w:t>
      </w:r>
      <w:r w:rsidR="00274510">
        <w:lastRenderedPageBreak/>
        <w:t>used to examine the effect of ventromedial frontal lobe damage</w:t>
      </w:r>
      <w:r w:rsidR="00596529">
        <w:t xml:space="preserve"> on choice used by</w:t>
      </w:r>
      <w:r w:rsidR="00B92D3C">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 xml:space="preserve">, and used familiar candy bars as the choice objects </w:t>
      </w:r>
      <w:r w:rsidR="00665890">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 xml:space="preserve">. A choice </w:t>
      </w:r>
      <w:r w:rsidR="00596529">
        <w:t xml:space="preserve">triplet </w:t>
      </w:r>
      <w:r w:rsidRPr="006F718C">
        <w:t>was counted</w:t>
      </w:r>
      <w:r>
        <w:t xml:space="preserve"> as inconsistent, if chocolate b</w:t>
      </w:r>
      <w:r w:rsidRPr="006F718C">
        <w:t xml:space="preserve">ar “A” was preferred over “B” and “B” over” C”, but “C” </w:t>
      </w:r>
      <w:r w:rsidR="00596529">
        <w:t xml:space="preserve">was preferred </w:t>
      </w:r>
      <w:r w:rsidRPr="006F718C">
        <w:t>over “A”.</w:t>
      </w:r>
      <w:r w:rsidR="00596529">
        <w:t xml:space="preserve"> In</w:t>
      </w:r>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16BEDECA" w14:textId="77777777" w:rsidR="006F718C" w:rsidRDefault="006F718C" w:rsidP="007F471C"/>
    <w:p w14:paraId="3375BAF5" w14:textId="77777777" w:rsidR="002612C9" w:rsidRDefault="002612C9" w:rsidP="007F471C">
      <w:r>
        <w:rPr>
          <w:noProof/>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46921F19" w14:textId="59B81CCD"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341A25">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6EBFD09B" w14:textId="77777777" w:rsidR="002612C9" w:rsidRDefault="002612C9" w:rsidP="007F471C"/>
    <w:p w14:paraId="4FB2B1EF" w14:textId="77777777" w:rsidR="006F718C" w:rsidRPr="006F718C" w:rsidRDefault="006F718C" w:rsidP="007F471C">
      <w:pPr>
        <w:pStyle w:val="Heading1"/>
      </w:pPr>
      <w:r>
        <w:t>MR sequence and analysis</w:t>
      </w:r>
    </w:p>
    <w:p w14:paraId="1560FFC2" w14:textId="4A6B6669" w:rsidR="0099404B" w:rsidRDefault="006F718C" w:rsidP="007F471C">
      <w:r w:rsidRPr="006F718C">
        <w:t>For a subgroup of the patients with hippocampal sclerosis,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w:t>
      </w:r>
      <w:r w:rsidRPr="006F718C">
        <w:lastRenderedPageBreak/>
        <w:t>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B7515D">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9" w:history="1">
        <w:r w:rsidR="00905821" w:rsidRPr="00F55571">
          <w:rPr>
            <w:rStyle w:val="Hyperlink"/>
            <w:bCs w:val="0"/>
          </w:rPr>
          <w:t>http://surfer.nmr.mgh.harvard.edu/</w:t>
        </w:r>
      </w:hyperlink>
      <w:r w:rsidR="00905821" w:rsidRPr="00207939">
        <w:t>)</w:t>
      </w:r>
      <w:r w:rsidR="00905821">
        <w:t>.</w:t>
      </w:r>
      <w:r w:rsidRPr="006F718C">
        <w:t xml:space="preserve"> 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45407876" w14:textId="582D79B9"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55A2F8B" w14:textId="77777777" w:rsidR="0099404B" w:rsidRDefault="0099404B" w:rsidP="007F471C"/>
    <w:p w14:paraId="7FDEB7D1" w14:textId="3B6847C5"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1E3EC257" w14:textId="77777777" w:rsidR="00B74F6D" w:rsidRPr="00815D1E" w:rsidRDefault="00B74F6D" w:rsidP="007F471C">
      <w:pPr>
        <w:pStyle w:val="Heading1"/>
      </w:pPr>
      <w:r w:rsidRPr="00815D1E">
        <w:t>Statistical analysis</w:t>
      </w:r>
    </w:p>
    <w:p w14:paraId="68B24F5B" w14:textId="39B9E5CD"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1B9B4867" w14:textId="77777777" w:rsidR="00DC570C" w:rsidRPr="00A45389" w:rsidRDefault="00274510" w:rsidP="005E72D6">
      <w:pPr>
        <w:pStyle w:val="Heading2"/>
      </w:pPr>
      <w:r>
        <w:t>Tallying</w:t>
      </w:r>
      <w:r w:rsidR="00DC570C">
        <w:t xml:space="preserve"> intransitivities</w:t>
      </w:r>
    </w:p>
    <w:p w14:paraId="2F3551F0" w14:textId="61B06EA8"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 A and C was chosen over B yet A was chosen over C</w:t>
      </w:r>
      <w:r w:rsidR="00861A66">
        <w:t>:</w:t>
      </w:r>
    </w:p>
    <w:p w14:paraId="2B9538B5" w14:textId="77777777" w:rsidR="008C7EE0" w:rsidRPr="008C7EE0" w:rsidRDefault="008C7EE0" w:rsidP="008C7EE0">
      <w:pPr>
        <w:ind w:firstLine="0"/>
      </w:pPr>
      <m:oMathPara>
        <m:oMath>
          <m:r>
            <w:rPr>
              <w:rFonts w:ascii="Cambria Math" w:hAnsi="Cambria Math"/>
            </w:rPr>
            <m:t xml:space="preserve">A ≳B and B≳C and C≳A </m:t>
          </m:r>
        </m:oMath>
      </m:oMathPara>
    </w:p>
    <w:p w14:paraId="16AD4D66" w14:textId="77777777" w:rsidR="008C7EE0" w:rsidRDefault="008C7EE0" w:rsidP="008C7EE0">
      <w:pPr>
        <w:ind w:firstLine="0"/>
        <w:jc w:val="center"/>
      </w:pPr>
      <w:proofErr w:type="gramStart"/>
      <w:r>
        <w:t>or</w:t>
      </w:r>
      <w:proofErr w:type="gramEnd"/>
    </w:p>
    <w:p w14:paraId="117F0D23"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5227AB57" w14:textId="76349067" w:rsidR="00CE2092" w:rsidRDefault="00087AEB" w:rsidP="008C7EE0">
      <w:pPr>
        <w:ind w:firstLine="0"/>
      </w:pPr>
      <w:r>
        <w:lastRenderedPageBreak/>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p>
    <w:p w14:paraId="56E50837" w14:textId="77777777" w:rsidR="0062504E" w:rsidRPr="006F718C" w:rsidRDefault="0062504E" w:rsidP="007F471C">
      <w:pPr>
        <w:pStyle w:val="Heading1"/>
      </w:pPr>
      <w:r>
        <w:t>Results</w:t>
      </w:r>
      <w:r w:rsidRPr="006F718C">
        <w:t xml:space="preserve"> </w:t>
      </w:r>
    </w:p>
    <w:p w14:paraId="2B78F721" w14:textId="210FD60F" w:rsidR="001D3730" w:rsidRDefault="00C067B5" w:rsidP="00543881">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A45389">
        <w:t>80</w:t>
      </w:r>
      <w:r w:rsidRPr="00C067B5">
        <w:t xml:space="preserve">%; ETL: </w:t>
      </w:r>
      <w:r w:rsidR="00A45389">
        <w:t>4</w:t>
      </w:r>
      <w:r w:rsidRPr="00C067B5">
        <w:t>.</w:t>
      </w:r>
      <w:r w:rsidR="00A45389">
        <w:t>45</w:t>
      </w:r>
      <w:r w:rsidRPr="00C067B5">
        <w:t>%; CON: 2.</w:t>
      </w:r>
      <w:r w:rsidR="00A45389">
        <w:t>81</w:t>
      </w:r>
      <w:r w:rsidRPr="00C067B5">
        <w:t>%;</w:t>
      </w:r>
      <w:r w:rsidR="00A45389">
        <w:t xml:space="preserve"> median percentages: MTL: 4.91%; ETL 3.25%; CON: 3.03%</w:t>
      </w:r>
      <w:ins w:id="5" w:author="Eric" w:date="2014-04-07T18:18:00Z">
        <w:r w:rsidR="00640BAF">
          <w:t>)</w:t>
        </w:r>
      </w:ins>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r w:rsidR="00C950BD">
        <w:t xml:space="preserve">in intransitivity </w:t>
      </w:r>
      <w:r w:rsidR="00A055BC">
        <w:t>from each other (Wilcoxon rank sum test p = 0.193)</w:t>
      </w:r>
      <w:ins w:id="6" w:author="Eric" w:date="2014-04-07T18:18:00Z">
        <w:r w:rsidR="00640BAF">
          <w:t xml:space="preserve">, but both groups differed </w:t>
        </w:r>
        <w:proofErr w:type="gramStart"/>
        <w:r w:rsidR="00640BAF">
          <w:t>significantly  from</w:t>
        </w:r>
        <w:proofErr w:type="gramEnd"/>
        <w:r w:rsidR="00640BAF">
          <w:t xml:space="preserve"> the MLT group (MTL </w:t>
        </w:r>
        <w:proofErr w:type="spellStart"/>
        <w:r w:rsidR="00640BAF">
          <w:t>vs</w:t>
        </w:r>
        <w:proofErr w:type="spellEnd"/>
        <w:r w:rsidR="00640BAF">
          <w:t xml:space="preserve"> ETL p &lt;.001, MTL </w:t>
        </w:r>
        <w:proofErr w:type="spellStart"/>
        <w:r w:rsidR="00640BAF">
          <w:t>vs</w:t>
        </w:r>
        <w:proofErr w:type="spellEnd"/>
        <w:r w:rsidR="00640BAF">
          <w:t xml:space="preserve"> CON p &lt;.05, </w:t>
        </w:r>
        <w:proofErr w:type="spellStart"/>
        <w:r w:rsidR="00640BAF">
          <w:t>Bonferroni</w:t>
        </w:r>
        <w:proofErr w:type="spellEnd"/>
        <w:r w:rsidR="00640BAF">
          <w:t xml:space="preserve"> adjusted)</w:t>
        </w:r>
      </w:ins>
      <w:r w:rsidR="00BB2FCF">
        <w:rPr>
          <w:rStyle w:val="FootnoteReference"/>
        </w:rPr>
        <w:footnoteReference w:id="1"/>
      </w:r>
      <w:ins w:id="8" w:author="Eric" w:date="2014-04-07T18:21:00Z">
        <w:r w:rsidR="00640BAF">
          <w:t xml:space="preserve">  Very similar results </w:t>
        </w:r>
      </w:ins>
      <w:ins w:id="9" w:author="Eric" w:date="2014-04-07T18:22:00Z">
        <w:r w:rsidR="00640BAF">
          <w:t xml:space="preserve">are provided by an Analysis of Variance with post-hoc </w:t>
        </w:r>
        <w:proofErr w:type="spellStart"/>
        <w:r w:rsidR="00640BAF">
          <w:t>comparisions</w:t>
        </w:r>
      </w:ins>
      <w:proofErr w:type="spellEnd"/>
      <w:ins w:id="10" w:author="Eric" w:date="2014-04-07T18:23:00Z">
        <w:r w:rsidR="00640BAF">
          <w:t>.</w:t>
        </w:r>
      </w:ins>
      <w:ins w:id="11" w:author="Eric" w:date="2014-04-09T14:30:00Z">
        <w:r w:rsidR="00271726">
          <w:t xml:space="preserve">  Figure 2 shows the significance of contrasts comparing each pair of means, reinforcing the finding that only the MTL group has a higher frequency of errors</w:t>
        </w:r>
      </w:ins>
      <w:ins w:id="12" w:author="Eric" w:date="2014-04-09T14:31:00Z">
        <w:r w:rsidR="00271726">
          <w:t>.</w:t>
        </w:r>
      </w:ins>
    </w:p>
    <w:p w14:paraId="5AAD7BF6" w14:textId="77777777" w:rsidR="001D3730" w:rsidRDefault="001D3730" w:rsidP="007F471C"/>
    <w:p w14:paraId="4C797770" w14:textId="62431D15" w:rsidR="00C067B5" w:rsidRDefault="00B117B9" w:rsidP="007F471C">
      <w:ins w:id="13" w:author="Ayse Zeynep Enkavi" w:date="2014-04-09T14:46:00Z">
        <w:r>
          <w:rPr>
            <w:noProof/>
          </w:rPr>
          <w:lastRenderedPageBreak/>
          <w:drawing>
            <wp:inline distT="0" distB="0" distL="0" distR="0" wp14:anchorId="43BF9AAD" wp14:editId="37A48B91">
              <wp:extent cx="5114635" cy="3545628"/>
              <wp:effectExtent l="0" t="0" r="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ar.png"/>
                      <pic:cNvPicPr/>
                    </pic:nvPicPr>
                    <pic:blipFill>
                      <a:blip r:embed="rId10">
                        <a:extLst>
                          <a:ext uri="{28A0092B-C50C-407E-A947-70E740481C1C}">
                            <a14:useLocalDpi xmlns:a14="http://schemas.microsoft.com/office/drawing/2010/main" val="0"/>
                          </a:ext>
                        </a:extLst>
                      </a:blip>
                      <a:stretch>
                        <a:fillRect/>
                      </a:stretch>
                    </pic:blipFill>
                    <pic:spPr>
                      <a:xfrm>
                        <a:off x="0" y="0"/>
                        <a:ext cx="5114635" cy="3545628"/>
                      </a:xfrm>
                      <a:prstGeom prst="rect">
                        <a:avLst/>
                      </a:prstGeom>
                    </pic:spPr>
                  </pic:pic>
                </a:graphicData>
              </a:graphic>
            </wp:inline>
          </w:drawing>
        </w:r>
      </w:ins>
    </w:p>
    <w:p w14:paraId="6AE7F32E" w14:textId="74764ECB" w:rsidR="007B3BCF" w:rsidRPr="002F7278" w:rsidRDefault="007B3BCF" w:rsidP="007F471C">
      <w:pPr>
        <w:rPr>
          <w:sz w:val="18"/>
          <w:szCs w:val="18"/>
        </w:rPr>
      </w:pPr>
      <w:r w:rsidRPr="002F7278">
        <w:rPr>
          <w:sz w:val="18"/>
          <w:szCs w:val="18"/>
        </w:rPr>
        <w:t xml:space="preserve">Fig </w:t>
      </w:r>
      <w:r w:rsidR="00BD1937">
        <w:rPr>
          <w:sz w:val="18"/>
          <w:szCs w:val="18"/>
        </w:rPr>
        <w:t>2</w:t>
      </w:r>
      <w:r w:rsidRPr="002F7278">
        <w:rPr>
          <w:sz w:val="18"/>
          <w:szCs w:val="18"/>
        </w:rPr>
        <w:t>.</w:t>
      </w:r>
      <w:ins w:id="14" w:author="Ayse Zeynep Enkavi" w:date="2014-04-09T11:54:00Z">
        <w:r w:rsidR="00B117B9">
          <w:rPr>
            <w:sz w:val="18"/>
            <w:szCs w:val="18"/>
          </w:rPr>
          <w:t>Me</w:t>
        </w:r>
        <w:bookmarkStart w:id="15" w:name="_GoBack"/>
        <w:bookmarkEnd w:id="15"/>
        <w:r w:rsidR="00AE5078">
          <w:rPr>
            <w:sz w:val="18"/>
            <w:szCs w:val="18"/>
          </w:rPr>
          <w:t>an percentage of intransitives per group</w:t>
        </w:r>
      </w:ins>
      <w:ins w:id="16" w:author="Ayse Zeynep Enkavi" w:date="2014-04-04T15:57:00Z">
        <w:r w:rsidR="00C64C50">
          <w:rPr>
            <w:sz w:val="18"/>
            <w:szCs w:val="18"/>
          </w:rPr>
          <w:t>.</w:t>
        </w:r>
      </w:ins>
      <w:ins w:id="17" w:author="Ayse Zeynep Enkavi" w:date="2014-04-08T17:27:00Z">
        <w:r w:rsidR="00543881">
          <w:rPr>
            <w:sz w:val="18"/>
            <w:szCs w:val="18"/>
          </w:rPr>
          <w:t xml:space="preserve"> </w:t>
        </w:r>
      </w:ins>
      <w:ins w:id="18" w:author="Ayse Zeynep Enkavi" w:date="2014-04-09T14:15:00Z">
        <w:r w:rsidR="002C6599">
          <w:rPr>
            <w:sz w:val="18"/>
            <w:szCs w:val="18"/>
          </w:rPr>
          <w:t>Group comparisons computed from</w:t>
        </w:r>
      </w:ins>
      <w:ins w:id="19" w:author="Ayse Zeynep Enkavi" w:date="2014-04-08T17:27:00Z">
        <w:r w:rsidR="00543881">
          <w:rPr>
            <w:sz w:val="18"/>
            <w:szCs w:val="18"/>
          </w:rPr>
          <w:t xml:space="preserve"> multilevel model with random intercepts for individuals and fixed effects for group. </w:t>
        </w:r>
      </w:ins>
    </w:p>
    <w:p w14:paraId="5F691057" w14:textId="4766F170"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14:paraId="5CA4B158" w14:textId="77777777" w:rsidR="00D147E2" w:rsidRDefault="00D147E2" w:rsidP="007F471C"/>
    <w:p w14:paraId="353471B5" w14:textId="77777777" w:rsidR="00FA1F76" w:rsidRPr="00FA1F76" w:rsidRDefault="00FA1F76" w:rsidP="007F471C">
      <w:pPr>
        <w:rPr>
          <w:lang w:val="de-DE"/>
        </w:rPr>
      </w:pPr>
      <w:r w:rsidRPr="00FA1F76">
        <w:rPr>
          <w:noProof/>
        </w:rPr>
        <w:lastRenderedPageBreak/>
        <w:drawing>
          <wp:inline distT="0" distB="0" distL="0" distR="0" wp14:anchorId="1FEBC53F" wp14:editId="32FABBF5">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p>
    <w:p w14:paraId="37FB0672" w14:textId="53491FA4" w:rsidR="00D147E2" w:rsidRPr="00D147E2" w:rsidRDefault="00D147E2" w:rsidP="007F471C">
      <w:pPr>
        <w:pStyle w:val="Caption"/>
      </w:pPr>
      <w:r>
        <w:t xml:space="preserve">Fig </w:t>
      </w:r>
      <w:r w:rsidR="00BD1937">
        <w:t>3</w:t>
      </w:r>
      <w:r>
        <w:t xml:space="preserve">. </w:t>
      </w:r>
      <w:proofErr w:type="gramStart"/>
      <w:r>
        <w:t>C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p w14:paraId="34330726" w14:textId="77777777" w:rsidR="00D147E2" w:rsidRPr="00D147E2" w:rsidRDefault="00D147E2" w:rsidP="007F471C"/>
    <w:p w14:paraId="67F5B2B0" w14:textId="3078E57F" w:rsidR="007F7004" w:rsidRDefault="00B5135A" w:rsidP="009E6090">
      <w:r>
        <w:t>To rule out alternative explanations, in particular the possibility that subjects may have explicitly remembered their previous choices within this study, using this information to avoid intransitivities, and that it is this ability that may be impaired in patients with hippocampal damage, w</w:t>
      </w:r>
      <w:r w:rsidR="003E2470">
        <w:t>e examined if the</w:t>
      </w:r>
      <w:r>
        <w:t xml:space="preserve"> observed group differences in choice inconsistencies </w:t>
      </w:r>
      <w:r w:rsidR="003E2470">
        <w:t>were</w:t>
      </w:r>
      <w:r w:rsidR="001D00E2">
        <w:t xml:space="preserve"> </w:t>
      </w:r>
      <w:r w:rsidR="003F5F61">
        <w:t xml:space="preserve">stable </w:t>
      </w:r>
      <w:r w:rsidR="003E2470">
        <w:t xml:space="preserve">across the course of the </w:t>
      </w:r>
      <w:r>
        <w:t>study session</w:t>
      </w:r>
      <w:r w:rsidR="003E2470">
        <w:t>.</w:t>
      </w:r>
      <w:r w:rsidR="003F5F61">
        <w:t xml:space="preserve"> Although each pair of options is seen </w:t>
      </w:r>
      <w:r>
        <w:t xml:space="preserve">only </w:t>
      </w:r>
      <w:r w:rsidR="003F5F61">
        <w:t>once,</w:t>
      </w:r>
      <w:r w:rsidR="001D00E2">
        <w:t xml:space="preserve"> </w:t>
      </w:r>
      <w:r w:rsidR="003F5F61">
        <w:t xml:space="preserve">prior choices involving one of the </w:t>
      </w:r>
      <w:r>
        <w:t>two candy bars</w:t>
      </w:r>
      <w:r w:rsidR="003F5F61">
        <w:t xml:space="preserve"> might influence subsequent choices</w:t>
      </w:r>
      <w:r w:rsidR="00787FE4">
        <w:t xml:space="preserve">, and memory for these choices might </w:t>
      </w:r>
      <w:r w:rsidR="003F5F61">
        <w:t xml:space="preserve">differ </w:t>
      </w:r>
      <w:r w:rsidR="003E2470">
        <w:t>across groups</w:t>
      </w:r>
      <w:r w:rsidR="00787FE4">
        <w:t>, with t</w:t>
      </w:r>
      <w:r w:rsidR="003E2470">
        <w:t xml:space="preserve">he MTL group </w:t>
      </w:r>
      <w:r w:rsidR="00787FE4">
        <w:t xml:space="preserve">being less able to </w:t>
      </w:r>
      <w:r w:rsidR="003F5F61">
        <w:t>retriev</w:t>
      </w:r>
      <w:r w:rsidR="00787FE4">
        <w:t xml:space="preserve">e their choices </w:t>
      </w:r>
      <w:r w:rsidR="00A141E1">
        <w:t>on earlier trials</w:t>
      </w:r>
      <w:r w:rsidR="00787FE4">
        <w:t xml:space="preserve">.  This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 more </w:t>
      </w:r>
      <w:proofErr w:type="gramStart"/>
      <w:r w:rsidR="00787FE4">
        <w:t>intransitivities</w:t>
      </w:r>
      <w:proofErr w:type="gramEnd"/>
      <w:r w:rsidR="00787FE4">
        <w:t xml:space="preserve"> should occur later in the session</w:t>
      </w:r>
      <w:r w:rsidR="00955DD9">
        <w:t>, particularly for the MTL group</w:t>
      </w:r>
      <w:r w:rsidR="003E2470">
        <w:t xml:space="preserve">.  </w:t>
      </w:r>
      <w:r w:rsidR="00D217DC">
        <w:t>We tested this hypothesis by examining for differences in the effects of tri</w:t>
      </w:r>
      <w:ins w:id="20" w:author="Ayse Zeynep Enkavi" w:date="2014-04-04T16:03:00Z">
        <w:r w:rsidR="00C64C50">
          <w:t>a</w:t>
        </w:r>
      </w:ins>
      <w:r w:rsidR="00D217DC">
        <w:t>l on the frequency of intransitivities across groups.  As detailed in the SOM, no differences were found.</w:t>
      </w:r>
    </w:p>
    <w:p w14:paraId="035A4034" w14:textId="793CAA81" w:rsidR="008B6F70" w:rsidRDefault="003E2470" w:rsidP="00D03A87">
      <w:pPr>
        <w:tabs>
          <w:tab w:val="clear" w:pos="0"/>
        </w:tabs>
        <w:ind w:right="0"/>
      </w:pPr>
      <w:r w:rsidRPr="008B6F70">
        <w:rPr>
          <w:rFonts w:ascii="Times" w:hAnsi="Times"/>
          <w:bCs w:val="0"/>
          <w:iCs w:val="0"/>
          <w:szCs w:val="24"/>
        </w:rPr>
        <w:t>We also</w:t>
      </w:r>
      <w:r w:rsidR="003F5F61" w:rsidRPr="008B6F70">
        <w:rPr>
          <w:rFonts w:ascii="Times" w:hAnsi="Times"/>
          <w:bCs w:val="0"/>
          <w:iCs w:val="0"/>
          <w:szCs w:val="24"/>
        </w:rPr>
        <w:t xml:space="preserve"> examined </w:t>
      </w:r>
      <w:r w:rsidRPr="008B6F70">
        <w:rPr>
          <w:rFonts w:ascii="Times" w:hAnsi="Times"/>
          <w:bCs w:val="0"/>
          <w:iCs w:val="0"/>
          <w:szCs w:val="24"/>
        </w:rPr>
        <w:t xml:space="preserve">response latencies </w:t>
      </w:r>
      <w:r w:rsidR="005E72D6" w:rsidRPr="008B6F70">
        <w:rPr>
          <w:rFonts w:ascii="Times" w:hAnsi="Times"/>
          <w:bCs w:val="0"/>
          <w:iCs w:val="0"/>
          <w:szCs w:val="24"/>
        </w:rPr>
        <w:t>of the</w:t>
      </w:r>
      <w:r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and the relationship between responses latencies and intransitivities</w:t>
      </w:r>
      <w:r w:rsidR="00D217DC">
        <w:rPr>
          <w:rFonts w:eastAsia="Malgun Gothic"/>
        </w:rPr>
        <w:t xml:space="preserve"> and found that slower trial were most likely to be </w:t>
      </w:r>
      <w:r w:rsidR="00D217DC">
        <w:rPr>
          <w:rFonts w:eastAsia="Malgun Gothic"/>
        </w:rPr>
        <w:lastRenderedPageBreak/>
        <w:t xml:space="preserve">involved in intransitive triplets, and that </w:t>
      </w:r>
      <w:r w:rsidR="00D217DC">
        <w:t>the MTL group has a significantly slower average response time per trial.   Together, these results suggest that intransitive triplets accompany more careful, longer responding, eliminating the possibility of a speed-accuracy tradeoff.</w:t>
      </w:r>
    </w:p>
    <w:p w14:paraId="25AA2A0E" w14:textId="0511C942" w:rsidR="00F97A3F" w:rsidRDefault="005E72D6" w:rsidP="005E72D6">
      <w:r>
        <w:t>We</w:t>
      </w:r>
      <w:r w:rsidR="00787FE4">
        <w:t xml:space="preserve"> also examined whether </w:t>
      </w:r>
      <w:r>
        <w:t xml:space="preserve">particular options </w:t>
      </w:r>
      <w:r w:rsidR="008E5396">
        <w:t xml:space="preserve">were </w:t>
      </w:r>
      <w:r>
        <w:t>responsible for intransitivies</w:t>
      </w:r>
      <w:r w:rsidR="008E5396">
        <w:t>.</w:t>
      </w:r>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f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w:t>
      </w:r>
      <w:commentRangeStart w:id="21"/>
      <w:r w:rsidR="000E3F2A">
        <w:t>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97A3F">
        <w:t xml:space="preserve">  </w:t>
      </w:r>
      <w:commentRangeEnd w:id="21"/>
      <w:r w:rsidR="006E681B">
        <w:rPr>
          <w:rStyle w:val="CommentReference"/>
        </w:rPr>
        <w:commentReference w:id="21"/>
      </w:r>
    </w:p>
    <w:p w14:paraId="0C1C29EA" w14:textId="60A2D99A" w:rsidR="00A57E05" w:rsidRDefault="00972034" w:rsidP="005E72D6">
      <w:r>
        <w:t>To ensure that the intransitives we observe are associated with preference construction, w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0</w:t>
      </w:r>
      <w:proofErr w:type="gramStart"/>
      <w:r w:rsidR="00F97A3F" w:rsidRPr="00F97A3F">
        <w:t>.07</w:t>
      </w:r>
      <w:proofErr w:type="gramEnd"/>
      <w:r w:rsidR="00F97A3F" w:rsidRPr="00F97A3F">
        <w:t xml:space="preserve">%;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r w:rsidR="00F97A3F" w:rsidRPr="00F97A3F">
        <w:t xml:space="preserve">;   ETL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consistency</w:t>
      </w:r>
      <w:r w:rsidR="00F97A3F" w:rsidRPr="00F97A3F">
        <w:t xml:space="preserve"> </w:t>
      </w:r>
      <w:r w:rsidR="00F72439">
        <w:t xml:space="preserve">supports </w:t>
      </w:r>
      <w:r w:rsidR="00F97A3F" w:rsidRPr="00F97A3F">
        <w:t>the involvement of hippocampal function in preference based choices and not more general attentional effects.</w:t>
      </w:r>
    </w:p>
    <w:p w14:paraId="2F80ACC8" w14:textId="77777777" w:rsidR="0062772B" w:rsidRPr="00141EAB" w:rsidRDefault="00141EAB" w:rsidP="005E72D6">
      <w:pPr>
        <w:pStyle w:val="Heading1"/>
      </w:pPr>
      <w:r>
        <w:t>Discussion</w:t>
      </w:r>
    </w:p>
    <w:p w14:paraId="6DFFDF86" w14:textId="162BAE62"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72985E6B" w14:textId="3B48A43C" w:rsidR="00141EAB" w:rsidRDefault="002A32A8" w:rsidP="006E681B">
      <w:pPr>
        <w:ind w:firstLine="0"/>
      </w:pPr>
      <w:r>
        <w:lastRenderedPageBreak/>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observed in VMPFC patients</w:t>
      </w:r>
      <w:r w:rsidR="009A38DC">
        <w:t xml:space="preserve">, suggesting that the associations and </w:t>
      </w:r>
      <w:r w:rsidR="006F260E">
        <w:t xml:space="preserve">memories stored in the hippocampus </w:t>
      </w:r>
      <w:r w:rsidR="009A38DC">
        <w:t xml:space="preserve">may serve </w:t>
      </w:r>
      <w:r w:rsidR="006F260E">
        <w:t>are inputs to value calculation occurring elsewhere</w:t>
      </w:r>
      <w:r w:rsidR="00665890">
        <w:t xml:space="preserve"> </w:t>
      </w:r>
      <w:r w:rsidR="00665890">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B7515D">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B7515D">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B7515D">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B7515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that VMPFC lesioned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Perhaps retrieval of experiences from memory is also inhibited in VMPFC patients</w:t>
      </w:r>
      <w:r>
        <w:t>,</w:t>
      </w:r>
      <w:r w:rsidR="006F260E">
        <w:t xml:space="preserve"> but this </w:t>
      </w:r>
      <w:r w:rsidR="00993D2D">
        <w:t xml:space="preserve">is an interesting topic </w:t>
      </w:r>
      <w:r w:rsidR="009A38DC">
        <w:t>for</w:t>
      </w:r>
      <w:r w:rsidR="00993D2D">
        <w:t xml:space="preserve"> fu</w:t>
      </w:r>
      <w:r w:rsidR="009A38DC">
        <w:t>ture</w:t>
      </w:r>
      <w:r w:rsidR="00993D2D">
        <w:t xml:space="preserve"> research.</w:t>
      </w:r>
    </w:p>
    <w:p w14:paraId="5A6B3404" w14:textId="0057FB78" w:rsidR="006F260E"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B7515D">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w:t>
      </w:r>
      <w:commentRangeStart w:id="22"/>
      <w:r w:rsidR="006F260E">
        <w:t>changing preferences</w:t>
      </w:r>
      <w:commentRangeEnd w:id="22"/>
      <w:r>
        <w:rPr>
          <w:rStyle w:val="CommentReference"/>
        </w:rPr>
        <w:commentReference w:id="22"/>
      </w:r>
      <w:r w:rsidR="006F260E">
        <w:t xml:space="preserve"> and indifference</w:t>
      </w:r>
      <w:r w:rsidR="00141EAB" w:rsidRPr="00141EAB">
        <w:t>.  </w:t>
      </w:r>
      <w:r>
        <w:t>O</w:t>
      </w:r>
      <w:r w:rsidR="00141EAB" w:rsidRPr="00141EAB">
        <w:t>ur work</w:t>
      </w:r>
      <w:r>
        <w:t xml:space="preserve"> uses </w:t>
      </w:r>
      <w:r w:rsidR="006F260E" w:rsidRPr="00141EAB">
        <w:t>intransitivities</w:t>
      </w:r>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lastRenderedPageBreak/>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 xml:space="preserve">damage.   </w:t>
      </w:r>
    </w:p>
    <w:p w14:paraId="5DB7751D" w14:textId="640BBBEB"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dinner specials).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14:paraId="6214B672" w14:textId="77777777" w:rsidR="006939FB" w:rsidRDefault="006939FB" w:rsidP="007F471C"/>
    <w:p w14:paraId="4FA8163E" w14:textId="77777777" w:rsidR="006939FB" w:rsidRPr="00834205" w:rsidRDefault="006939FB" w:rsidP="005E72D6">
      <w:pPr>
        <w:pStyle w:val="Heading1"/>
      </w:pPr>
      <w:r w:rsidRPr="00834205">
        <w:t>References</w:t>
      </w:r>
    </w:p>
    <w:p w14:paraId="5B48B3D3" w14:textId="7C450371" w:rsidR="00B7515D" w:rsidRPr="00B7515D" w:rsidRDefault="00117279">
      <w:pPr>
        <w:pStyle w:val="NormalWeb"/>
        <w:ind w:left="480" w:hanging="480"/>
        <w:divId w:val="1247150655"/>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B7515D" w:rsidRPr="00B7515D">
        <w:rPr>
          <w:rFonts w:ascii="Times New Roman" w:hAnsi="Times New Roman"/>
          <w:noProof/>
          <w:sz w:val="24"/>
        </w:rPr>
        <w:t xml:space="preserve">Barron, H. C., Dolan, R. J., &amp; Behrens, T. E. J. (2013). Online evaluation of novel choices by simultaneous representation of multiple memories. </w:t>
      </w:r>
      <w:r w:rsidR="00B7515D" w:rsidRPr="00B7515D">
        <w:rPr>
          <w:rFonts w:ascii="Times New Roman" w:hAnsi="Times New Roman"/>
          <w:i/>
          <w:iCs/>
          <w:noProof/>
          <w:sz w:val="24"/>
        </w:rPr>
        <w:t>Nature Neuroscience</w:t>
      </w:r>
      <w:r w:rsidR="00B7515D" w:rsidRPr="00B7515D">
        <w:rPr>
          <w:rFonts w:ascii="Times New Roman" w:hAnsi="Times New Roman"/>
          <w:noProof/>
          <w:sz w:val="24"/>
        </w:rPr>
        <w:t xml:space="preserve">, </w:t>
      </w:r>
      <w:r w:rsidR="00B7515D" w:rsidRPr="00B7515D">
        <w:rPr>
          <w:rFonts w:ascii="Times New Roman" w:hAnsi="Times New Roman"/>
          <w:i/>
          <w:iCs/>
          <w:noProof/>
          <w:sz w:val="24"/>
        </w:rPr>
        <w:t>16</w:t>
      </w:r>
      <w:r w:rsidR="00B7515D" w:rsidRPr="00B7515D">
        <w:rPr>
          <w:rFonts w:ascii="Times New Roman" w:hAnsi="Times New Roman"/>
          <w:noProof/>
          <w:sz w:val="24"/>
        </w:rPr>
        <w:t>(10), 1492–8. doi:10.1038/nn.3515</w:t>
      </w:r>
    </w:p>
    <w:p w14:paraId="0F2799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enoit, R. G., Gilbert, S. J., &amp; Burgess, P. W. (2011). A neural mechanism mediating the impact of episodic prospection on farsighted decisio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18), 6771–9. doi:10.1523/JNEUROSCI.6559-10.2011</w:t>
      </w:r>
    </w:p>
    <w:p w14:paraId="7D3E094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irnbaum, M. H., &amp; Gutierrez, R. J. (2007). Testing for intransitivity of preferences predicted by a lexicographic semi-order. </w:t>
      </w:r>
      <w:r w:rsidRPr="00B7515D">
        <w:rPr>
          <w:rFonts w:ascii="Times New Roman" w:hAnsi="Times New Roman"/>
          <w:i/>
          <w:iCs/>
          <w:noProof/>
          <w:sz w:val="24"/>
        </w:rPr>
        <w:t>Organizational Behavior and Human Decision Processes</w:t>
      </w:r>
      <w:r w:rsidRPr="00B7515D">
        <w:rPr>
          <w:rFonts w:ascii="Times New Roman" w:hAnsi="Times New Roman"/>
          <w:noProof/>
          <w:sz w:val="24"/>
        </w:rPr>
        <w:t xml:space="preserve">, </w:t>
      </w:r>
      <w:r w:rsidRPr="00B7515D">
        <w:rPr>
          <w:rFonts w:ascii="Times New Roman" w:hAnsi="Times New Roman"/>
          <w:i/>
          <w:iCs/>
          <w:noProof/>
          <w:sz w:val="24"/>
        </w:rPr>
        <w:t>104</w:t>
      </w:r>
      <w:r w:rsidRPr="00B7515D">
        <w:rPr>
          <w:rFonts w:ascii="Times New Roman" w:hAnsi="Times New Roman"/>
          <w:noProof/>
          <w:sz w:val="24"/>
        </w:rPr>
        <w:t>(1), 96–112. doi:10.1016/j.obhdp.2007.02.001</w:t>
      </w:r>
    </w:p>
    <w:p w14:paraId="4FF808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Camille, N., Griffiths, C. a, Vo, K., Fellows, L. K., &amp; Kable, J. W. (2011). Ventromedial frontal lobe damage disrupts value maximization in huma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20), 7527–32. doi:10.1523/JNEUROSCI.6527-10.2011</w:t>
      </w:r>
    </w:p>
    <w:p w14:paraId="79707FF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Cole, M. W., Pathak, S., &amp; Schneider, W. (2010). Identifying the brain’s most globally connected regions. </w:t>
      </w:r>
      <w:r w:rsidRPr="00B7515D">
        <w:rPr>
          <w:rFonts w:ascii="Times New Roman" w:hAnsi="Times New Roman"/>
          <w:i/>
          <w:iCs/>
          <w:noProof/>
          <w:sz w:val="24"/>
        </w:rPr>
        <w:t>NeuroImage</w:t>
      </w:r>
      <w:r w:rsidRPr="00B7515D">
        <w:rPr>
          <w:rFonts w:ascii="Times New Roman" w:hAnsi="Times New Roman"/>
          <w:noProof/>
          <w:sz w:val="24"/>
        </w:rPr>
        <w:t xml:space="preserve">, </w:t>
      </w:r>
      <w:r w:rsidRPr="00B7515D">
        <w:rPr>
          <w:rFonts w:ascii="Times New Roman" w:hAnsi="Times New Roman"/>
          <w:i/>
          <w:iCs/>
          <w:noProof/>
          <w:sz w:val="24"/>
        </w:rPr>
        <w:t>49</w:t>
      </w:r>
      <w:r w:rsidRPr="00B7515D">
        <w:rPr>
          <w:rFonts w:ascii="Times New Roman" w:hAnsi="Times New Roman"/>
          <w:noProof/>
          <w:sz w:val="24"/>
        </w:rPr>
        <w:t>(4), 3132–48. doi:10.1016/j.neuroimage.2009.11.001</w:t>
      </w:r>
    </w:p>
    <w:p w14:paraId="6BEA721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Dougherty, M. R. P., Gettys, C. F., &amp; Ogden, E. E. (1999). MINERVA-DM : A Memory Processes Model for Judgments of Likelihood.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06</w:t>
      </w:r>
      <w:r w:rsidRPr="00B7515D">
        <w:rPr>
          <w:rFonts w:ascii="Times New Roman" w:hAnsi="Times New Roman"/>
          <w:noProof/>
          <w:sz w:val="24"/>
        </w:rPr>
        <w:t>(1), 180–209.</w:t>
      </w:r>
    </w:p>
    <w:p w14:paraId="1C278EE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Fellows, L. K. (2006). Deciding how to decide: ventromedial frontal lobe damage affects information acquisition in multi-attribute decision making. </w:t>
      </w:r>
      <w:r w:rsidRPr="00B7515D">
        <w:rPr>
          <w:rFonts w:ascii="Times New Roman" w:hAnsi="Times New Roman"/>
          <w:i/>
          <w:iCs/>
          <w:noProof/>
          <w:sz w:val="24"/>
        </w:rPr>
        <w:t>Brain : A Journal of Neurology</w:t>
      </w:r>
      <w:r w:rsidRPr="00B7515D">
        <w:rPr>
          <w:rFonts w:ascii="Times New Roman" w:hAnsi="Times New Roman"/>
          <w:noProof/>
          <w:sz w:val="24"/>
        </w:rPr>
        <w:t xml:space="preserve">, </w:t>
      </w:r>
      <w:r w:rsidRPr="00B7515D">
        <w:rPr>
          <w:rFonts w:ascii="Times New Roman" w:hAnsi="Times New Roman"/>
          <w:i/>
          <w:iCs/>
          <w:noProof/>
          <w:sz w:val="24"/>
        </w:rPr>
        <w:t>129</w:t>
      </w:r>
      <w:r w:rsidRPr="00B7515D">
        <w:rPr>
          <w:rFonts w:ascii="Times New Roman" w:hAnsi="Times New Roman"/>
          <w:noProof/>
          <w:sz w:val="24"/>
        </w:rPr>
        <w:t>(Pt 4), 944–52. doi:10.1093/brain/awl017</w:t>
      </w:r>
    </w:p>
    <w:p w14:paraId="34A331A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ellows, L. K., &amp; Farah, M. J. (2007). The role of ventromedial prefrontal cortex in decision making: judgment under uncertainty or judgment per se?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11), 2669–74. doi:10.1093/cercor/bhl176</w:t>
      </w:r>
    </w:p>
    <w:p w14:paraId="73B5A54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341–355. doi:10.1016/S0896-6273(02)00569-X</w:t>
      </w:r>
    </w:p>
    <w:p w14:paraId="1A931A38"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van der Kouwe, A., Destrieux, C., Halgren, E., Ségonne, F., Salat, D. H., … Dale, A. M. (2004). Automatically parcellating the human cerebral cortex.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4</w:t>
      </w:r>
      <w:r w:rsidRPr="00B7515D">
        <w:rPr>
          <w:rFonts w:ascii="Times New Roman" w:hAnsi="Times New Roman"/>
          <w:noProof/>
          <w:sz w:val="24"/>
        </w:rPr>
        <w:t>, 11–22. doi:10.1093/cercor/bhg087</w:t>
      </w:r>
    </w:p>
    <w:p w14:paraId="1861A6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Godsil, B. P., Kiss, J. P., Spedding, M., &amp; Jay, T. M. (2013). The hippocampal-prefrontal pathway: the weak link in psychiatric disorders? </w:t>
      </w:r>
      <w:r w:rsidRPr="00B7515D">
        <w:rPr>
          <w:rFonts w:ascii="Times New Roman" w:hAnsi="Times New Roman"/>
          <w:i/>
          <w:iCs/>
          <w:noProof/>
          <w:sz w:val="24"/>
        </w:rPr>
        <w:t>European Neuropsychopharmacology : The Journal of the European College of Neuropsychopharmacology</w:t>
      </w:r>
      <w:r w:rsidRPr="00B7515D">
        <w:rPr>
          <w:rFonts w:ascii="Times New Roman" w:hAnsi="Times New Roman"/>
          <w:noProof/>
          <w:sz w:val="24"/>
        </w:rPr>
        <w:t xml:space="preserve">, </w:t>
      </w:r>
      <w:r w:rsidRPr="00B7515D">
        <w:rPr>
          <w:rFonts w:ascii="Times New Roman" w:hAnsi="Times New Roman"/>
          <w:i/>
          <w:iCs/>
          <w:noProof/>
          <w:sz w:val="24"/>
        </w:rPr>
        <w:t>23</w:t>
      </w:r>
      <w:r w:rsidRPr="00B7515D">
        <w:rPr>
          <w:rFonts w:ascii="Times New Roman" w:hAnsi="Times New Roman"/>
          <w:noProof/>
          <w:sz w:val="24"/>
        </w:rPr>
        <w:t>(10), 1165–81. doi:10.1016/j.euroneuro.2012.10.018</w:t>
      </w:r>
    </w:p>
    <w:p w14:paraId="753B1D8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Houthakker, H. S. (1950). Revealed Preference and the Utility Function.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66), 159–174.</w:t>
      </w:r>
    </w:p>
    <w:p w14:paraId="77E9CEF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Johnson, E. J., Häubl, G., &amp; Keinan, A. (2007). Aspects of endowment: a query theory of value construction. </w:t>
      </w:r>
      <w:r w:rsidRPr="00B7515D">
        <w:rPr>
          <w:rFonts w:ascii="Times New Roman" w:hAnsi="Times New Roman"/>
          <w:i/>
          <w:iCs/>
          <w:noProof/>
          <w:sz w:val="24"/>
        </w:rPr>
        <w:t>Journal of Experimental Psychology. Learning, Memory, and Cogniti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461–474. doi:10.1037/0278-7393.33.3.461</w:t>
      </w:r>
    </w:p>
    <w:p w14:paraId="5FB6AA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hneman, D., &amp; Tversky, A. (1979). Prospect Theory: An analysis of decision under risk. </w:t>
      </w:r>
      <w:r w:rsidRPr="00B7515D">
        <w:rPr>
          <w:rFonts w:ascii="Times New Roman" w:hAnsi="Times New Roman"/>
          <w:i/>
          <w:iCs/>
          <w:noProof/>
          <w:sz w:val="24"/>
        </w:rPr>
        <w:t>Econometrica: Journal of Econometric Society</w:t>
      </w:r>
      <w:r w:rsidRPr="00B7515D">
        <w:rPr>
          <w:rFonts w:ascii="Times New Roman" w:hAnsi="Times New Roman"/>
          <w:noProof/>
          <w:sz w:val="24"/>
        </w:rPr>
        <w:t xml:space="preserve">, </w:t>
      </w:r>
      <w:r w:rsidRPr="00B7515D">
        <w:rPr>
          <w:rFonts w:ascii="Times New Roman" w:hAnsi="Times New Roman"/>
          <w:i/>
          <w:iCs/>
          <w:noProof/>
          <w:sz w:val="24"/>
        </w:rPr>
        <w:t>47</w:t>
      </w:r>
      <w:r w:rsidRPr="00B7515D">
        <w:rPr>
          <w:rFonts w:ascii="Times New Roman" w:hAnsi="Times New Roman"/>
          <w:noProof/>
          <w:sz w:val="24"/>
        </w:rPr>
        <w:t>(2), 263–292.</w:t>
      </w:r>
    </w:p>
    <w:p w14:paraId="7DAD900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lenscher, T., Tobler, P. N., Huijbers, W., Daselaar, S. M., &amp; Pennartz, C. M. a. (2010). Neural signatures of intransitive preferences. </w:t>
      </w:r>
      <w:r w:rsidRPr="00B7515D">
        <w:rPr>
          <w:rFonts w:ascii="Times New Roman" w:hAnsi="Times New Roman"/>
          <w:i/>
          <w:iCs/>
          <w:noProof/>
          <w:sz w:val="24"/>
        </w:rPr>
        <w:t>Frontiers in Human Neuroscience</w:t>
      </w:r>
      <w:r w:rsidRPr="00B7515D">
        <w:rPr>
          <w:rFonts w:ascii="Times New Roman" w:hAnsi="Times New Roman"/>
          <w:noProof/>
          <w:sz w:val="24"/>
        </w:rPr>
        <w:t xml:space="preserve">, </w:t>
      </w:r>
      <w:r w:rsidRPr="00B7515D">
        <w:rPr>
          <w:rFonts w:ascii="Times New Roman" w:hAnsi="Times New Roman"/>
          <w:i/>
          <w:iCs/>
          <w:noProof/>
          <w:sz w:val="24"/>
        </w:rPr>
        <w:t>4</w:t>
      </w:r>
      <w:r w:rsidRPr="00B7515D">
        <w:rPr>
          <w:rFonts w:ascii="Times New Roman" w:hAnsi="Times New Roman"/>
          <w:noProof/>
          <w:sz w:val="24"/>
        </w:rPr>
        <w:t>(June), 1–14. doi:10.3389/fnhum.2010.00049</w:t>
      </w:r>
    </w:p>
    <w:p w14:paraId="067BE4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B7515D">
        <w:rPr>
          <w:rFonts w:ascii="Times New Roman" w:hAnsi="Times New Roman"/>
          <w:i/>
          <w:iCs/>
          <w:noProof/>
          <w:sz w:val="24"/>
        </w:rPr>
        <w:t>Social Cognition</w:t>
      </w:r>
      <w:r w:rsidRPr="00B7515D">
        <w:rPr>
          <w:rFonts w:ascii="Times New Roman" w:hAnsi="Times New Roman"/>
          <w:noProof/>
          <w:sz w:val="24"/>
        </w:rPr>
        <w:t xml:space="preserve">, </w:t>
      </w:r>
      <w:r w:rsidRPr="00B7515D">
        <w:rPr>
          <w:rFonts w:ascii="Times New Roman" w:hAnsi="Times New Roman"/>
          <w:i/>
          <w:iCs/>
          <w:noProof/>
          <w:sz w:val="24"/>
        </w:rPr>
        <w:t>20</w:t>
      </w:r>
      <w:r w:rsidRPr="00B7515D">
        <w:rPr>
          <w:rFonts w:ascii="Times New Roman" w:hAnsi="Times New Roman"/>
          <w:noProof/>
          <w:sz w:val="24"/>
        </w:rPr>
        <w:t>(5), 353–379.</w:t>
      </w:r>
    </w:p>
    <w:p w14:paraId="59F792F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ee, L., Amir, O., &amp; Ariely, D. (2009). In Search of Homo Economicus: Cognitive Noise and the Role of Emotion in Preference Consistency. </w:t>
      </w:r>
      <w:r w:rsidRPr="00B7515D">
        <w:rPr>
          <w:rFonts w:ascii="Times New Roman" w:hAnsi="Times New Roman"/>
          <w:i/>
          <w:iCs/>
          <w:noProof/>
          <w:sz w:val="24"/>
        </w:rPr>
        <w:t>Journal of Consumer Research</w:t>
      </w:r>
      <w:r w:rsidRPr="00B7515D">
        <w:rPr>
          <w:rFonts w:ascii="Times New Roman" w:hAnsi="Times New Roman"/>
          <w:noProof/>
          <w:sz w:val="24"/>
        </w:rPr>
        <w:t xml:space="preserve">, </w:t>
      </w:r>
      <w:r w:rsidRPr="00B7515D">
        <w:rPr>
          <w:rFonts w:ascii="Times New Roman" w:hAnsi="Times New Roman"/>
          <w:i/>
          <w:iCs/>
          <w:noProof/>
          <w:sz w:val="24"/>
        </w:rPr>
        <w:t>36</w:t>
      </w:r>
      <w:r w:rsidRPr="00B7515D">
        <w:rPr>
          <w:rFonts w:ascii="Times New Roman" w:hAnsi="Times New Roman"/>
          <w:noProof/>
          <w:sz w:val="24"/>
        </w:rPr>
        <w:t>(2), 173–187. doi:10.1086/597160</w:t>
      </w:r>
    </w:p>
    <w:p w14:paraId="09CF3993"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ichtenstein, S., &amp; Slovic, P. (Eds.). (2006). </w:t>
      </w:r>
      <w:r w:rsidRPr="00B7515D">
        <w:rPr>
          <w:rFonts w:ascii="Times New Roman" w:hAnsi="Times New Roman"/>
          <w:i/>
          <w:iCs/>
          <w:noProof/>
          <w:sz w:val="24"/>
        </w:rPr>
        <w:t>The Construction of Preference</w:t>
      </w:r>
      <w:r w:rsidRPr="00B7515D">
        <w:rPr>
          <w:rFonts w:ascii="Times New Roman" w:hAnsi="Times New Roman"/>
          <w:noProof/>
          <w:sz w:val="24"/>
        </w:rPr>
        <w:t>. New York: Cambridge University Press.</w:t>
      </w:r>
    </w:p>
    <w:p w14:paraId="6DE0765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Ongür, D., &amp; Price, J. L. (2000). The organization of networks within the orbital and medial prefrontal cortex of rats, monkeys and humans.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0</w:t>
      </w:r>
      <w:r w:rsidRPr="00B7515D">
        <w:rPr>
          <w:rFonts w:ascii="Times New Roman" w:hAnsi="Times New Roman"/>
          <w:noProof/>
          <w:sz w:val="24"/>
        </w:rPr>
        <w:t>(3), 206–19. Retrieved from http://www.ncbi.nlm.nih.gov/pubmed/10731217</w:t>
      </w:r>
    </w:p>
    <w:p w14:paraId="5728114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Peters, J., &amp; Büchel, C. (2010). Episodic future thinking reduces reward delay discounting through an enhancement of prefrontal-mediotemporal interactions.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66</w:t>
      </w:r>
      <w:r w:rsidRPr="00B7515D">
        <w:rPr>
          <w:rFonts w:ascii="Times New Roman" w:hAnsi="Times New Roman"/>
          <w:noProof/>
          <w:sz w:val="24"/>
        </w:rPr>
        <w:t>(1), 138–48. doi:10.1016/j.neuron.2010.03.026</w:t>
      </w:r>
    </w:p>
    <w:p w14:paraId="372C142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anganath, C., &amp; Ritchey, M. (2012). Two cortical systems for memory-guided behaviour. </w:t>
      </w:r>
      <w:r w:rsidRPr="00B7515D">
        <w:rPr>
          <w:rFonts w:ascii="Times New Roman" w:hAnsi="Times New Roman"/>
          <w:i/>
          <w:iCs/>
          <w:noProof/>
          <w:sz w:val="24"/>
        </w:rPr>
        <w:t>Nature Reviews. Neuroscience</w:t>
      </w:r>
      <w:r w:rsidRPr="00B7515D">
        <w:rPr>
          <w:rFonts w:ascii="Times New Roman" w:hAnsi="Times New Roman"/>
          <w:noProof/>
          <w:sz w:val="24"/>
        </w:rPr>
        <w:t xml:space="preserve">, </w:t>
      </w:r>
      <w:r w:rsidRPr="00B7515D">
        <w:rPr>
          <w:rFonts w:ascii="Times New Roman" w:hAnsi="Times New Roman"/>
          <w:i/>
          <w:iCs/>
          <w:noProof/>
          <w:sz w:val="24"/>
        </w:rPr>
        <w:t>13</w:t>
      </w:r>
      <w:r w:rsidRPr="00B7515D">
        <w:rPr>
          <w:rFonts w:ascii="Times New Roman" w:hAnsi="Times New Roman"/>
          <w:noProof/>
          <w:sz w:val="24"/>
        </w:rPr>
        <w:t>(10), 713–26. doi:10.1038/nrn3338</w:t>
      </w:r>
    </w:p>
    <w:p w14:paraId="310D246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genwetter, M., Dana, J., Davis-Stober, C. P., &amp; Guo, Y. (2011). Parsimonious testing of transitive or intransitive preferences: Reply to Birnbaum (2011).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18</w:t>
      </w:r>
      <w:r w:rsidRPr="00B7515D">
        <w:rPr>
          <w:rFonts w:ascii="Times New Roman" w:hAnsi="Times New Roman"/>
          <w:noProof/>
          <w:sz w:val="24"/>
        </w:rPr>
        <w:t>(4), 684–688. doi:10.1037/a0025291</w:t>
      </w:r>
    </w:p>
    <w:p w14:paraId="603B861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yna, V. F., Lloyd, F. J., &amp; Brainerd, C. J. (2003). Memory, Development, and Rationality: An Integrative Theory of Judgement and Decision Making. In </w:t>
      </w:r>
      <w:r w:rsidRPr="00B7515D">
        <w:rPr>
          <w:rFonts w:ascii="Times New Roman" w:hAnsi="Times New Roman"/>
          <w:i/>
          <w:iCs/>
          <w:noProof/>
          <w:sz w:val="24"/>
        </w:rPr>
        <w:t>Emerging Perspectives on Judgement and Decision Research</w:t>
      </w:r>
      <w:r w:rsidRPr="00B7515D">
        <w:rPr>
          <w:rFonts w:ascii="Times New Roman" w:hAnsi="Times New Roman"/>
          <w:noProof/>
          <w:sz w:val="24"/>
        </w:rPr>
        <w:t xml:space="preserve"> (pp. 201–245).</w:t>
      </w:r>
    </w:p>
    <w:p w14:paraId="66953E4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amuelson, P. A. (1938). A Note on the Pure Theory of Behaviour Consumer ’s Bheavior.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17), 61–71.</w:t>
      </w:r>
    </w:p>
    <w:p w14:paraId="06825281"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chacter, D. L., &amp; Addis, D. R. (2007). The cognitive neuroscience of constructive memory: remembering the past and imagining the future. </w:t>
      </w:r>
      <w:r w:rsidRPr="00B7515D">
        <w:rPr>
          <w:rFonts w:ascii="Times New Roman" w:hAnsi="Times New Roman"/>
          <w:i/>
          <w:iCs/>
          <w:noProof/>
          <w:sz w:val="24"/>
        </w:rPr>
        <w:t>Philosophical Transactions of the Royal Society of London. Series B, Biological Sciences</w:t>
      </w:r>
      <w:r w:rsidRPr="00B7515D">
        <w:rPr>
          <w:rFonts w:ascii="Times New Roman" w:hAnsi="Times New Roman"/>
          <w:noProof/>
          <w:sz w:val="24"/>
        </w:rPr>
        <w:t xml:space="preserve">, </w:t>
      </w:r>
      <w:r w:rsidRPr="00B7515D">
        <w:rPr>
          <w:rFonts w:ascii="Times New Roman" w:hAnsi="Times New Roman"/>
          <w:i/>
          <w:iCs/>
          <w:noProof/>
          <w:sz w:val="24"/>
        </w:rPr>
        <w:t>362</w:t>
      </w:r>
      <w:r w:rsidRPr="00B7515D">
        <w:rPr>
          <w:rFonts w:ascii="Times New Roman" w:hAnsi="Times New Roman"/>
          <w:noProof/>
          <w:sz w:val="24"/>
        </w:rPr>
        <w:t>(1481), 773–86. doi:10.1098/rstb.2007.2087</w:t>
      </w:r>
    </w:p>
    <w:p w14:paraId="50A3E140"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chneider, S. L., &amp; Shanteau, J. (2003). </w:t>
      </w:r>
      <w:r w:rsidRPr="00B7515D">
        <w:rPr>
          <w:rFonts w:ascii="Times New Roman" w:hAnsi="Times New Roman"/>
          <w:i/>
          <w:iCs/>
          <w:noProof/>
          <w:sz w:val="24"/>
        </w:rPr>
        <w:t>Emerging Perspectives on Judgment and Decision Research</w:t>
      </w:r>
      <w:r w:rsidRPr="00B7515D">
        <w:rPr>
          <w:rFonts w:ascii="Times New Roman" w:hAnsi="Times New Roman"/>
          <w:noProof/>
          <w:sz w:val="24"/>
        </w:rPr>
        <w:t xml:space="preserve"> (p. 736). Cambridge University Press.</w:t>
      </w:r>
    </w:p>
    <w:p w14:paraId="3A052B8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1969). Intransitivity of preferences.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76</w:t>
      </w:r>
      <w:r w:rsidRPr="00B7515D">
        <w:rPr>
          <w:rFonts w:ascii="Times New Roman" w:hAnsi="Times New Roman"/>
          <w:noProof/>
          <w:sz w:val="24"/>
        </w:rPr>
        <w:t>(1), 31–48. doi:10.1037/h0026750</w:t>
      </w:r>
    </w:p>
    <w:p w14:paraId="73643E6C"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amp; Kahneman, D. (1992). Advances in prospect theory: Cumulative representation of uncertainty. </w:t>
      </w:r>
      <w:r w:rsidRPr="00B7515D">
        <w:rPr>
          <w:rFonts w:ascii="Times New Roman" w:hAnsi="Times New Roman"/>
          <w:i/>
          <w:iCs/>
          <w:noProof/>
          <w:sz w:val="24"/>
        </w:rPr>
        <w:t>Journal of Risk and Uncertainty</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4), 297–323. doi:10.1007/BF00122574</w:t>
      </w:r>
    </w:p>
    <w:p w14:paraId="67BBA7A6"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Von Neumann, J., &amp; Morgenstern, O. (1944). </w:t>
      </w:r>
      <w:r w:rsidRPr="00B7515D">
        <w:rPr>
          <w:rFonts w:ascii="Times New Roman" w:hAnsi="Times New Roman"/>
          <w:i/>
          <w:iCs/>
          <w:noProof/>
          <w:sz w:val="24"/>
        </w:rPr>
        <w:t>Theory of Games and Economic Behavior</w:t>
      </w:r>
      <w:r w:rsidRPr="00B7515D">
        <w:rPr>
          <w:rFonts w:ascii="Times New Roman" w:hAnsi="Times New Roman"/>
          <w:noProof/>
          <w:sz w:val="24"/>
        </w:rPr>
        <w:t xml:space="preserve">. </w:t>
      </w:r>
      <w:r w:rsidRPr="00B7515D">
        <w:rPr>
          <w:rFonts w:ascii="Times New Roman" w:hAnsi="Times New Roman"/>
          <w:i/>
          <w:iCs/>
          <w:noProof/>
          <w:sz w:val="24"/>
        </w:rPr>
        <w:t>Princeton University Press</w:t>
      </w:r>
      <w:r w:rsidRPr="00B7515D">
        <w:rPr>
          <w:rFonts w:ascii="Times New Roman" w:hAnsi="Times New Roman"/>
          <w:noProof/>
          <w:sz w:val="24"/>
        </w:rPr>
        <w:t xml:space="preserve"> (Vol. 2, p. 625). doi:10.1177/1468795X06065810</w:t>
      </w:r>
    </w:p>
    <w:p w14:paraId="251B73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Goldstein, W. M., &amp; Barlas, S. (1995). And let us not Forget Memory: The Role of Memory Processes and Techniques in the Study of Judgment and Choice. In </w:t>
      </w:r>
      <w:r w:rsidRPr="00B7515D">
        <w:rPr>
          <w:rFonts w:ascii="Times New Roman" w:hAnsi="Times New Roman"/>
          <w:i/>
          <w:iCs/>
          <w:noProof/>
          <w:sz w:val="24"/>
        </w:rPr>
        <w:t>The Psychology of Learning and Motivation</w:t>
      </w:r>
      <w:r w:rsidRPr="00B7515D">
        <w:rPr>
          <w:rFonts w:ascii="Times New Roman" w:hAnsi="Times New Roman"/>
          <w:noProof/>
          <w:sz w:val="24"/>
        </w:rPr>
        <w:t xml:space="preserve"> (Vol. 32, pp. 33–81). doi:10.1016/S0079-7421(08)60307-2</w:t>
      </w:r>
    </w:p>
    <w:p w14:paraId="292075C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amp; Johnson, E. J. (2009). Mindful judgment and decision making. </w:t>
      </w:r>
      <w:r w:rsidRPr="00B7515D">
        <w:rPr>
          <w:rFonts w:ascii="Times New Roman" w:hAnsi="Times New Roman"/>
          <w:i/>
          <w:iCs/>
          <w:noProof/>
          <w:sz w:val="24"/>
        </w:rPr>
        <w:t>Annual Review of Psychology</w:t>
      </w:r>
      <w:r w:rsidRPr="00B7515D">
        <w:rPr>
          <w:rFonts w:ascii="Times New Roman" w:hAnsi="Times New Roman"/>
          <w:noProof/>
          <w:sz w:val="24"/>
        </w:rPr>
        <w:t xml:space="preserve">, </w:t>
      </w:r>
      <w:r w:rsidRPr="00B7515D">
        <w:rPr>
          <w:rFonts w:ascii="Times New Roman" w:hAnsi="Times New Roman"/>
          <w:i/>
          <w:iCs/>
          <w:noProof/>
          <w:sz w:val="24"/>
        </w:rPr>
        <w:t>60</w:t>
      </w:r>
      <w:r w:rsidRPr="00B7515D">
        <w:rPr>
          <w:rFonts w:ascii="Times New Roman" w:hAnsi="Times New Roman"/>
          <w:noProof/>
          <w:sz w:val="24"/>
        </w:rPr>
        <w:t>, 53–85. doi:10.1146/annurev.psych.60.110707.163633</w:t>
      </w:r>
    </w:p>
    <w:p w14:paraId="5D540B5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Johnson, E. J., Milch, K. F., Chang, H., Brodscholl, J. C., &amp; Goldstein, D. G. (2007). Asymmetric discounting in intertemporal choice: a query-theory account. </w:t>
      </w:r>
      <w:r w:rsidRPr="00B7515D">
        <w:rPr>
          <w:rFonts w:ascii="Times New Roman" w:hAnsi="Times New Roman"/>
          <w:i/>
          <w:iCs/>
          <w:noProof/>
          <w:sz w:val="24"/>
        </w:rPr>
        <w:t>Psychological Science : A Journal of the American Psychological Society / APS</w:t>
      </w:r>
      <w:r w:rsidRPr="00B7515D">
        <w:rPr>
          <w:rFonts w:ascii="Times New Roman" w:hAnsi="Times New Roman"/>
          <w:noProof/>
          <w:sz w:val="24"/>
        </w:rPr>
        <w:t xml:space="preserve">, </w:t>
      </w:r>
      <w:r w:rsidRPr="00B7515D">
        <w:rPr>
          <w:rFonts w:ascii="Times New Roman" w:hAnsi="Times New Roman"/>
          <w:i/>
          <w:iCs/>
          <w:noProof/>
          <w:sz w:val="24"/>
        </w:rPr>
        <w:t>18</w:t>
      </w:r>
      <w:r w:rsidRPr="00B7515D">
        <w:rPr>
          <w:rFonts w:ascii="Times New Roman" w:hAnsi="Times New Roman"/>
          <w:noProof/>
          <w:sz w:val="24"/>
        </w:rPr>
        <w:t>, 516–523. doi:10.1111/j.1467-9280.2007.01932.x</w:t>
      </w:r>
    </w:p>
    <w:p w14:paraId="61BB26AB" w14:textId="37EB12D5" w:rsidR="00B90D89" w:rsidRPr="00B90D89" w:rsidRDefault="00117279" w:rsidP="00B7515D">
      <w:pPr>
        <w:pStyle w:val="NormalWeb"/>
        <w:ind w:left="480" w:hanging="480"/>
        <w:divId w:val="2131127963"/>
      </w:pPr>
      <w:r>
        <w:rPr>
          <w:shd w:val="clear" w:color="auto" w:fill="EFF3F8"/>
        </w:rPr>
        <w:fldChar w:fldCharType="end"/>
      </w: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Ayse Zeynep Enkavi" w:date="2014-03-20T11:04:00Z" w:initials="AE">
    <w:p w14:paraId="1960DF54" w14:textId="5F4B6BF0" w:rsidR="00543881" w:rsidRDefault="00543881">
      <w:pPr>
        <w:pStyle w:val="CommentText"/>
      </w:pPr>
      <w:r>
        <w:rPr>
          <w:rStyle w:val="CommentReference"/>
        </w:rPr>
        <w:annotationRef/>
      </w:r>
      <w:r>
        <w:t>A pairwise t-</w:t>
      </w:r>
      <w:proofErr w:type="spellStart"/>
      <w:r>
        <w:t>ttests</w:t>
      </w:r>
      <w:proofErr w:type="spellEnd"/>
      <w:r>
        <w:t xml:space="preserve"> with </w:t>
      </w:r>
      <w:proofErr w:type="spellStart"/>
      <w:r>
        <w:t>bonferroni</w:t>
      </w:r>
      <w:proofErr w:type="spellEnd"/>
      <w:r>
        <w:t xml:space="preserve"> corrections. This is the very end of the wiki page. I wasn’t and still am not sure how to interpret these</w:t>
      </w:r>
      <w:proofErr w:type="gramStart"/>
      <w:r>
        <w:t>..</w:t>
      </w:r>
      <w:proofErr w:type="gramEnd"/>
    </w:p>
  </w:comment>
  <w:comment w:id="22" w:author="Elke Weber" w:date="2014-03-18T23:24:00Z" w:initials="EW">
    <w:p w14:paraId="31243349" w14:textId="52D19601" w:rsidR="00543881" w:rsidRDefault="00543881">
      <w:pPr>
        <w:pStyle w:val="CommentText"/>
      </w:pPr>
      <w:r>
        <w:rPr>
          <w:rStyle w:val="CommentReference"/>
        </w:rPr>
        <w:annotationRef/>
      </w:r>
      <w:proofErr w:type="gramStart"/>
      <w:r>
        <w:t>no</w:t>
      </w:r>
      <w:proofErr w:type="gramEnd"/>
      <w:r>
        <w:t xml:space="preserve"> </w:t>
      </w:r>
      <w:proofErr w:type="spellStart"/>
      <w:r>
        <w:t>tsure</w:t>
      </w:r>
      <w:proofErr w:type="spellEnd"/>
      <w:r>
        <w:t xml:space="preserve"> what this mea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4C218" w14:textId="77777777" w:rsidR="00543881" w:rsidRDefault="00543881" w:rsidP="007F471C">
      <w:r>
        <w:separator/>
      </w:r>
    </w:p>
  </w:endnote>
  <w:endnote w:type="continuationSeparator" w:id="0">
    <w:p w14:paraId="7A2F4FB9" w14:textId="77777777" w:rsidR="00543881" w:rsidRDefault="00543881"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1F216" w14:textId="77777777" w:rsidR="00543881" w:rsidRDefault="00543881" w:rsidP="007F471C">
      <w:r>
        <w:separator/>
      </w:r>
    </w:p>
  </w:footnote>
  <w:footnote w:type="continuationSeparator" w:id="0">
    <w:p w14:paraId="3C674F17" w14:textId="77777777" w:rsidR="00543881" w:rsidRDefault="00543881" w:rsidP="007F471C">
      <w:r>
        <w:continuationSeparator/>
      </w:r>
    </w:p>
  </w:footnote>
  <w:footnote w:id="1">
    <w:p w14:paraId="19E911D9" w14:textId="679CF3FA" w:rsidR="00543881" w:rsidRDefault="00543881" w:rsidP="007517B9">
      <w:pPr>
        <w:pStyle w:val="FootnoteText"/>
        <w:spacing w:line="240" w:lineRule="auto"/>
      </w:pPr>
      <w:r>
        <w:rPr>
          <w:rStyle w:val="FootnoteReference"/>
        </w:rPr>
        <w:footnoteRef/>
      </w:r>
      <w:r>
        <w:t xml:space="preserve">  On 1.2 % of all trials, the trial timed out before subjects indicated a preference. We repeated all statistics tests while excluding the trials and triplets containing a timed-out choice, and obtained very similar results.</w:t>
      </w:r>
      <w:ins w:id="7" w:author="Ayse Zeynep Enkavi" w:date="2014-04-04T14:58:00Z">
        <w:r>
          <w:t xml:space="preserve"> Details on these can be found in the supplementary materials.</w:t>
        </w:r>
      </w:ins>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18C"/>
    <w:rsid w:val="0001500A"/>
    <w:rsid w:val="000175B4"/>
    <w:rsid w:val="00034EB2"/>
    <w:rsid w:val="00037F0B"/>
    <w:rsid w:val="00054516"/>
    <w:rsid w:val="00074B8F"/>
    <w:rsid w:val="00087AEB"/>
    <w:rsid w:val="000E2D96"/>
    <w:rsid w:val="000E3F2A"/>
    <w:rsid w:val="000F0884"/>
    <w:rsid w:val="000F670D"/>
    <w:rsid w:val="00105B4E"/>
    <w:rsid w:val="00107978"/>
    <w:rsid w:val="00117279"/>
    <w:rsid w:val="00141EAB"/>
    <w:rsid w:val="0015349E"/>
    <w:rsid w:val="0015746E"/>
    <w:rsid w:val="00163BCF"/>
    <w:rsid w:val="001749D3"/>
    <w:rsid w:val="00181822"/>
    <w:rsid w:val="001870E8"/>
    <w:rsid w:val="001A70C8"/>
    <w:rsid w:val="001B79B2"/>
    <w:rsid w:val="001C1E68"/>
    <w:rsid w:val="001D00E2"/>
    <w:rsid w:val="001D3730"/>
    <w:rsid w:val="001E294D"/>
    <w:rsid w:val="00244984"/>
    <w:rsid w:val="00251380"/>
    <w:rsid w:val="002612C9"/>
    <w:rsid w:val="00271726"/>
    <w:rsid w:val="00274510"/>
    <w:rsid w:val="00297C7D"/>
    <w:rsid w:val="002A32A8"/>
    <w:rsid w:val="002B33AA"/>
    <w:rsid w:val="002C1833"/>
    <w:rsid w:val="002C6599"/>
    <w:rsid w:val="002C6BE7"/>
    <w:rsid w:val="002D0517"/>
    <w:rsid w:val="002E6C7A"/>
    <w:rsid w:val="002F5436"/>
    <w:rsid w:val="002F7278"/>
    <w:rsid w:val="00303FE1"/>
    <w:rsid w:val="00306BF4"/>
    <w:rsid w:val="0032362D"/>
    <w:rsid w:val="00335724"/>
    <w:rsid w:val="00336944"/>
    <w:rsid w:val="00341A25"/>
    <w:rsid w:val="00351E4D"/>
    <w:rsid w:val="003618F0"/>
    <w:rsid w:val="00377843"/>
    <w:rsid w:val="00383A71"/>
    <w:rsid w:val="003B1F97"/>
    <w:rsid w:val="003C0892"/>
    <w:rsid w:val="003E09B5"/>
    <w:rsid w:val="003E2470"/>
    <w:rsid w:val="003E71B2"/>
    <w:rsid w:val="003F1C10"/>
    <w:rsid w:val="003F5F61"/>
    <w:rsid w:val="00454AD5"/>
    <w:rsid w:val="00454BE1"/>
    <w:rsid w:val="004604F7"/>
    <w:rsid w:val="00463363"/>
    <w:rsid w:val="004659E1"/>
    <w:rsid w:val="00487C58"/>
    <w:rsid w:val="00491CB1"/>
    <w:rsid w:val="004C4A8A"/>
    <w:rsid w:val="004F3298"/>
    <w:rsid w:val="004F4C20"/>
    <w:rsid w:val="00504154"/>
    <w:rsid w:val="00520128"/>
    <w:rsid w:val="00527F5C"/>
    <w:rsid w:val="005323A0"/>
    <w:rsid w:val="00532F2C"/>
    <w:rsid w:val="0054049D"/>
    <w:rsid w:val="00542F31"/>
    <w:rsid w:val="00543881"/>
    <w:rsid w:val="005445D8"/>
    <w:rsid w:val="00553550"/>
    <w:rsid w:val="00576CAC"/>
    <w:rsid w:val="005916A3"/>
    <w:rsid w:val="00592678"/>
    <w:rsid w:val="00594A1C"/>
    <w:rsid w:val="00596529"/>
    <w:rsid w:val="00597354"/>
    <w:rsid w:val="00597417"/>
    <w:rsid w:val="005C78DB"/>
    <w:rsid w:val="005E0A9F"/>
    <w:rsid w:val="005E72D6"/>
    <w:rsid w:val="00612BC2"/>
    <w:rsid w:val="0062504E"/>
    <w:rsid w:val="0062772B"/>
    <w:rsid w:val="00640BAF"/>
    <w:rsid w:val="0065144A"/>
    <w:rsid w:val="00665890"/>
    <w:rsid w:val="00667E11"/>
    <w:rsid w:val="006939FB"/>
    <w:rsid w:val="006A421E"/>
    <w:rsid w:val="006B5029"/>
    <w:rsid w:val="006D7906"/>
    <w:rsid w:val="006E681B"/>
    <w:rsid w:val="006F120B"/>
    <w:rsid w:val="006F260E"/>
    <w:rsid w:val="006F3C37"/>
    <w:rsid w:val="006F4354"/>
    <w:rsid w:val="006F718C"/>
    <w:rsid w:val="0070576D"/>
    <w:rsid w:val="007438F3"/>
    <w:rsid w:val="007517B9"/>
    <w:rsid w:val="00773758"/>
    <w:rsid w:val="00787FE4"/>
    <w:rsid w:val="007B3BCF"/>
    <w:rsid w:val="007B4512"/>
    <w:rsid w:val="007C21C7"/>
    <w:rsid w:val="007F471C"/>
    <w:rsid w:val="007F7004"/>
    <w:rsid w:val="00802EAC"/>
    <w:rsid w:val="00834205"/>
    <w:rsid w:val="00843B79"/>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D0D6F"/>
    <w:rsid w:val="009E36B1"/>
    <w:rsid w:val="009E4B41"/>
    <w:rsid w:val="009E6090"/>
    <w:rsid w:val="00A01A03"/>
    <w:rsid w:val="00A04C78"/>
    <w:rsid w:val="00A055BC"/>
    <w:rsid w:val="00A06EB4"/>
    <w:rsid w:val="00A07EF2"/>
    <w:rsid w:val="00A141E1"/>
    <w:rsid w:val="00A2625E"/>
    <w:rsid w:val="00A444F4"/>
    <w:rsid w:val="00A45389"/>
    <w:rsid w:val="00A57E05"/>
    <w:rsid w:val="00A6769A"/>
    <w:rsid w:val="00AA21D5"/>
    <w:rsid w:val="00AE45BB"/>
    <w:rsid w:val="00AE5078"/>
    <w:rsid w:val="00AE5976"/>
    <w:rsid w:val="00AE7053"/>
    <w:rsid w:val="00AF5A06"/>
    <w:rsid w:val="00B117B9"/>
    <w:rsid w:val="00B5135A"/>
    <w:rsid w:val="00B53D49"/>
    <w:rsid w:val="00B643E2"/>
    <w:rsid w:val="00B74F6D"/>
    <w:rsid w:val="00B7515D"/>
    <w:rsid w:val="00B8485B"/>
    <w:rsid w:val="00B90D89"/>
    <w:rsid w:val="00B92D3C"/>
    <w:rsid w:val="00BA79AF"/>
    <w:rsid w:val="00BB2FCF"/>
    <w:rsid w:val="00BC6BB4"/>
    <w:rsid w:val="00BD1937"/>
    <w:rsid w:val="00BD1E99"/>
    <w:rsid w:val="00BE0EA4"/>
    <w:rsid w:val="00BE2348"/>
    <w:rsid w:val="00C017A4"/>
    <w:rsid w:val="00C067B5"/>
    <w:rsid w:val="00C10D1C"/>
    <w:rsid w:val="00C366E6"/>
    <w:rsid w:val="00C62B62"/>
    <w:rsid w:val="00C64C50"/>
    <w:rsid w:val="00C80955"/>
    <w:rsid w:val="00C950BD"/>
    <w:rsid w:val="00CA30E3"/>
    <w:rsid w:val="00CC63ED"/>
    <w:rsid w:val="00CD5447"/>
    <w:rsid w:val="00CD7257"/>
    <w:rsid w:val="00CE2092"/>
    <w:rsid w:val="00CE69A6"/>
    <w:rsid w:val="00CE7060"/>
    <w:rsid w:val="00CF313D"/>
    <w:rsid w:val="00D03A87"/>
    <w:rsid w:val="00D06C25"/>
    <w:rsid w:val="00D147E2"/>
    <w:rsid w:val="00D217DC"/>
    <w:rsid w:val="00DC28E9"/>
    <w:rsid w:val="00DC570C"/>
    <w:rsid w:val="00DF49CB"/>
    <w:rsid w:val="00DF57C2"/>
    <w:rsid w:val="00E01C70"/>
    <w:rsid w:val="00E07CF7"/>
    <w:rsid w:val="00EB4A6F"/>
    <w:rsid w:val="00EE0206"/>
    <w:rsid w:val="00EE02B2"/>
    <w:rsid w:val="00EE735F"/>
    <w:rsid w:val="00F43805"/>
    <w:rsid w:val="00F66774"/>
    <w:rsid w:val="00F72439"/>
    <w:rsid w:val="00F9457A"/>
    <w:rsid w:val="00F97A3F"/>
    <w:rsid w:val="00FA1F76"/>
    <w:rsid w:val="00FB01DC"/>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59C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comments" Target="comments.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urfer.nmr.mgh.harvard.edu/" TargetMode="External"/><Relationship Id="rId10"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9386B0-99D3-E04A-99DB-2B9CA8144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15957</Words>
  <Characters>90956</Characters>
  <Application>Microsoft Macintosh Word</Application>
  <DocSecurity>0</DocSecurity>
  <Lines>757</Lines>
  <Paragraphs>213</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06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Bernd Weber</dc:creator>
  <cp:lastModifiedBy>Ayse Zeynep Enkavi</cp:lastModifiedBy>
  <cp:revision>3</cp:revision>
  <cp:lastPrinted>2013-09-09T15:06:00Z</cp:lastPrinted>
  <dcterms:created xsi:type="dcterms:W3CDTF">2014-04-09T18:37:00Z</dcterms:created>
  <dcterms:modified xsi:type="dcterms:W3CDTF">2014-04-0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